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0" w:type="auto"/>
        <w:tblLook w:val="04A0" w:firstRow="1" w:lastRow="0" w:firstColumn="1" w:lastColumn="0" w:noHBand="0" w:noVBand="1"/>
      </w:tblPr>
      <w:tblGrid>
        <w:gridCol w:w="3116"/>
        <w:gridCol w:w="2813"/>
        <w:gridCol w:w="3117"/>
      </w:tblGrid>
      <w:tr w:rsidR="00BD539D" w:rsidRPr="001C45E7" w14:paraId="5CFC7A34" w14:textId="77777777" w:rsidTr="000B11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FE8BF5" w14:textId="08AD4485" w:rsidR="00BD539D" w:rsidRPr="001C45E7" w:rsidRDefault="00BD539D" w:rsidP="00BC3AC9">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arameter</w:t>
            </w:r>
          </w:p>
        </w:tc>
        <w:tc>
          <w:tcPr>
            <w:tcW w:w="2813" w:type="dxa"/>
          </w:tcPr>
          <w:p w14:paraId="264BF6AB" w14:textId="2E67BE16" w:rsidR="00BD539D" w:rsidRPr="001C45E7"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b w:val="0"/>
                <w:bCs w:val="0"/>
                <w:color w:val="000000" w:themeColor="text1"/>
                <w:sz w:val="18"/>
                <w:szCs w:val="18"/>
              </w:rPr>
            </w:pPr>
            <w:r w:rsidRPr="001C45E7">
              <w:rPr>
                <w:rFonts w:asciiTheme="minorBidi" w:eastAsia="Wingdings" w:hAnsiTheme="minorBidi" w:cstheme="minorBidi"/>
                <w:b w:val="0"/>
                <w:bCs w:val="0"/>
                <w:color w:val="000000" w:themeColor="text1"/>
                <w:sz w:val="18"/>
                <w:szCs w:val="18"/>
              </w:rPr>
              <w:t>Value</w:t>
            </w:r>
          </w:p>
        </w:tc>
        <w:tc>
          <w:tcPr>
            <w:tcW w:w="3117" w:type="dxa"/>
          </w:tcPr>
          <w:p w14:paraId="4B42CE98" w14:textId="41D6F82A" w:rsidR="00BD539D" w:rsidRPr="001C45E7"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i/>
                <w:iCs/>
                <w:color w:val="000000" w:themeColor="text1"/>
                <w:sz w:val="18"/>
                <w:szCs w:val="18"/>
              </w:rPr>
            </w:pPr>
            <w:r w:rsidRPr="001C45E7">
              <w:rPr>
                <w:rFonts w:asciiTheme="minorBidi" w:hAnsiTheme="minorBidi" w:cstheme="minorBidi"/>
                <w:b w:val="0"/>
                <w:bCs w:val="0"/>
                <w:i/>
                <w:iCs/>
                <w:color w:val="000000" w:themeColor="text1"/>
                <w:sz w:val="18"/>
                <w:szCs w:val="18"/>
              </w:rPr>
              <w:t>Reference</w:t>
            </w:r>
          </w:p>
        </w:tc>
      </w:tr>
      <w:tr w:rsidR="00417DE9" w:rsidRPr="001C45E7" w14:paraId="6CC2B78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4F0D65D0" w14:textId="55E43CF2" w:rsidR="00417DE9" w:rsidRPr="001C45E7" w:rsidRDefault="00417DE9" w:rsidP="00BC3AC9">
            <w:pPr>
              <w:spacing w:before="0" w:after="0"/>
              <w:rPr>
                <w:rFonts w:asciiTheme="minorBidi" w:hAnsiTheme="minorBidi" w:cstheme="minorBidi"/>
                <w:b w:val="0"/>
                <w:bCs w:val="0"/>
                <w:i/>
                <w:iCs/>
                <w:color w:val="000000" w:themeColor="text1"/>
                <w:sz w:val="18"/>
                <w:szCs w:val="18"/>
              </w:rPr>
            </w:pPr>
            <w:r w:rsidRPr="001C45E7">
              <w:rPr>
                <w:rFonts w:asciiTheme="minorBidi" w:hAnsiTheme="minorBidi" w:cstheme="minorBidi"/>
                <w:b w:val="0"/>
                <w:bCs w:val="0"/>
                <w:color w:val="000000" w:themeColor="text1"/>
                <w:sz w:val="18"/>
                <w:szCs w:val="18"/>
              </w:rPr>
              <w:t xml:space="preserve">Duration of primary syphilis (Duration of chancre):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2813" w:type="dxa"/>
          </w:tcPr>
          <w:p w14:paraId="1962BF4E" w14:textId="061BE098"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41C58B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 </w:instrText>
            </w:r>
            <w:r w:rsidR="00C73F6B"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DATA </w:instrText>
            </w:r>
            <w:r w:rsidR="00C73F6B" w:rsidRPr="001C45E7">
              <w:rPr>
                <w:rFonts w:asciiTheme="minorBidi" w:hAnsiTheme="minorBidi" w:cstheme="minorBidi"/>
                <w:i/>
                <w:iCs/>
                <w:color w:val="000000" w:themeColor="text1"/>
                <w:sz w:val="18"/>
                <w:szCs w:val="18"/>
              </w:rPr>
            </w:r>
            <w:r w:rsidR="00C73F6B" w:rsidRPr="001C45E7">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C73F6B" w:rsidRPr="001C45E7">
              <w:rPr>
                <w:rFonts w:asciiTheme="minorBidi" w:hAnsiTheme="minorBidi" w:cstheme="minorBidi"/>
                <w:i/>
                <w:iCs/>
                <w:noProof/>
                <w:color w:val="000000" w:themeColor="text1"/>
                <w:sz w:val="18"/>
                <w:szCs w:val="18"/>
              </w:rPr>
              <w:t>(Lafond and Lukehart 2006, Kent and Romanelli 2008, Gross and Tyring 2011, Hicks and Clement 2021, Mercuri, Moliterni et al. 2022)</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506AA9B" w14:textId="66245ADA"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Duration of secondary syphilis</w:t>
            </w:r>
          </w:p>
        </w:tc>
        <w:tc>
          <w:tcPr>
            <w:tcW w:w="2813" w:type="dxa"/>
          </w:tcPr>
          <w:p w14:paraId="6BCBAE95" w14:textId="1BBE413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3 months </w:t>
            </w:r>
          </w:p>
        </w:tc>
        <w:tc>
          <w:tcPr>
            <w:tcW w:w="3117" w:type="dxa"/>
          </w:tcPr>
          <w:p w14:paraId="7FF585C2" w14:textId="6CD8DDB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 Gross and Tyring 2011, Hicks and Clement 2021)</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C686F19" w14:textId="56BF275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EL to Secondary </w:t>
            </w:r>
          </w:p>
        </w:tc>
        <w:tc>
          <w:tcPr>
            <w:tcW w:w="2813"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2D85E2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3B778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r w:rsidRPr="003B7782">
              <w:rPr>
                <w:rFonts w:asciiTheme="minorBidi" w:hAnsiTheme="minorBidi" w:cstheme="minorBidi"/>
                <w:color w:val="000000" w:themeColor="text1"/>
                <w:sz w:val="18"/>
                <w:szCs w:val="18"/>
              </w:rPr>
              <w:t xml:space="preserve">Proportion of Early Symptomatic disease </w:t>
            </w:r>
          </w:p>
        </w:tc>
        <w:tc>
          <w:tcPr>
            <w:tcW w:w="2813"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AECA733" w14:textId="67F4A6AF"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p>
        </w:tc>
        <w:tc>
          <w:tcPr>
            <w:tcW w:w="2813" w:type="dxa"/>
          </w:tcPr>
          <w:p w14:paraId="33D71284" w14:textId="2FAB670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20-29% </w:t>
            </w:r>
          </w:p>
        </w:tc>
        <w:tc>
          <w:tcPr>
            <w:tcW w:w="3117" w:type="dxa"/>
          </w:tcPr>
          <w:p w14:paraId="5CEE1443" w14:textId="5D9C877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4168BA93"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4F8F8351" w14:textId="590650E6"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p>
        </w:tc>
        <w:tc>
          <w:tcPr>
            <w:tcW w:w="2813" w:type="dxa"/>
          </w:tcPr>
          <w:p w14:paraId="4FAD8E92" w14:textId="625A71E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5-17% </w:t>
            </w:r>
          </w:p>
        </w:tc>
        <w:tc>
          <w:tcPr>
            <w:tcW w:w="3117" w:type="dxa"/>
          </w:tcPr>
          <w:p w14:paraId="50435034" w14:textId="42CF94E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3B778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2813"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AFE1B7B" w14:textId="284E1F8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Primary/secondary to CNS: </w:t>
            </w:r>
          </w:p>
        </w:tc>
        <w:tc>
          <w:tcPr>
            <w:tcW w:w="2813"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65E58DF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Golden, Marra et al. 2003, Kent and Romanelli 2008, De Voux, Kidd et al. 2018)</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2813"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09C4F21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De Voux, Kidd et al. 2018)</w:t>
            </w:r>
            <w:r w:rsidRPr="001C45E7">
              <w:rPr>
                <w:rFonts w:asciiTheme="minorBidi" w:hAnsiTheme="minorBidi" w:cstheme="minorBidi"/>
                <w:color w:val="000000" w:themeColor="text1"/>
                <w:sz w:val="18"/>
                <w:szCs w:val="18"/>
              </w:rPr>
              <w:fldChar w:fldCharType="end"/>
            </w:r>
          </w:p>
        </w:tc>
      </w:tr>
      <w:tr w:rsidR="000B113F" w:rsidRPr="001C45E7" w14:paraId="2706417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0B113F" w:rsidRPr="001C45E7"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1C45E7">
              <w:rPr>
                <w:rFonts w:asciiTheme="minorBidi" w:hAnsiTheme="minorBidi" w:cstheme="minorBidi"/>
                <w:b w:val="0"/>
                <w:bCs w:val="0"/>
                <w:color w:val="000000" w:themeColor="text1"/>
                <w:sz w:val="18"/>
                <w:szCs w:val="18"/>
              </w:rPr>
              <w:t xml:space="preserve"> tertiary syphilis</w:t>
            </w:r>
          </w:p>
        </w:tc>
        <w:tc>
          <w:tcPr>
            <w:tcW w:w="2813" w:type="dxa"/>
          </w:tcPr>
          <w:p w14:paraId="10F74885"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0B113F" w:rsidRPr="001C45E7"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Assuming the rates are independent, we can combine the means and variances of the two outcomes</w:t>
            </w:r>
            <w:r w:rsidR="000B113F" w:rsidRPr="00735900">
              <w:rPr>
                <w:rFonts w:asciiTheme="minorBidi" w:hAnsiTheme="minorBidi" w:cstheme="minorBidi"/>
                <w:color w:val="000000" w:themeColor="text1"/>
                <w:sz w:val="18"/>
                <w:szCs w:val="18"/>
              </w:rPr>
              <w:t xml:space="preserve"> for late benign and cardiovascular syphilis</w:t>
            </w:r>
            <w:r w:rsidRPr="00735900">
              <w:rPr>
                <w:rFonts w:asciiTheme="minorBidi" w:hAnsiTheme="minorBidi" w:cstheme="minorBidi"/>
                <w:color w:val="000000" w:themeColor="text1"/>
                <w:sz w:val="18"/>
                <w:szCs w:val="18"/>
              </w:rPr>
              <w:t xml:space="preserve">. Since we don't have the standard deviation (SD) for cardiovascular events, we'll use the SD from benign late syphilis as a proxy. </w:t>
            </w:r>
          </w:p>
          <w:p w14:paraId="42B97D16" w14:textId="541CF666" w:rsidR="000B113F" w:rsidRPr="00735900"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000B113F" w:rsidRPr="001C45E7">
              <w:rPr>
                <w:rFonts w:asciiTheme="minorBidi" w:hAnsiTheme="minorBidi" w:cstheme="minorBidi"/>
                <w:color w:val="000000" w:themeColor="text1"/>
                <w:sz w:val="18"/>
                <w:szCs w:val="18"/>
              </w:rPr>
              <w:t xml:space="preserve"> </w:t>
            </w:r>
          </w:p>
          <w:p w14:paraId="75F3DA2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786531B"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Late Benign Syphilis</w:t>
            </w:r>
          </w:p>
          <w:p w14:paraId="18EF8E53" w14:textId="77777777" w:rsidR="000B113F" w:rsidRPr="001C45E7" w:rsidRDefault="000B113F" w:rsidP="000B113F">
            <w:pPr>
              <w:spacing w:before="0" w:after="0"/>
              <w:rPr>
                <w:rFonts w:asciiTheme="minorBidi" w:hAnsiTheme="minorBidi" w:cstheme="minorBidi"/>
                <w:b w:val="0"/>
                <w:bCs w:val="0"/>
                <w:color w:val="000000" w:themeColor="text1"/>
                <w:sz w:val="18"/>
                <w:szCs w:val="18"/>
              </w:rPr>
            </w:pPr>
          </w:p>
        </w:tc>
        <w:tc>
          <w:tcPr>
            <w:tcW w:w="2813" w:type="dxa"/>
          </w:tcPr>
          <w:p w14:paraId="7C986122" w14:textId="0C0711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222D14B4"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DDBDAE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2813" w:type="dxa"/>
          </w:tcPr>
          <w:p w14:paraId="00655EB2" w14:textId="1E50201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5B92471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p>
          <w:p w14:paraId="5B9F6B15" w14:textId="2D3CEE8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0B113F" w:rsidRPr="001C45E7" w14:paraId="37B5C8AF"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42ED4F4" w14:textId="32AC52B2" w:rsidR="000B113F" w:rsidRPr="006D4C74"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6D4C74">
              <w:rPr>
                <w:rFonts w:asciiTheme="minorBidi" w:hAnsiTheme="minorBidi" w:cstheme="minorBidi"/>
                <w:b w:val="0"/>
                <w:bCs w:val="0"/>
                <w:color w:val="000000" w:themeColor="text1"/>
                <w:sz w:val="18"/>
                <w:szCs w:val="18"/>
              </w:rPr>
              <w:t xml:space="preserve"> CNS</w:t>
            </w:r>
          </w:p>
        </w:tc>
        <w:tc>
          <w:tcPr>
            <w:tcW w:w="2813" w:type="dxa"/>
          </w:tcPr>
          <w:p w14:paraId="450BF21C" w14:textId="4BC2F7A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8175250"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43AC7E97" w14:textId="442C71D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E520EAA" w14:textId="30597794" w:rsidR="000B113F" w:rsidRPr="00832951"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4B813AB3"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682C466"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2813" w:type="dxa"/>
            <w:shd w:val="clear" w:color="auto" w:fill="C1E4F5" w:themeFill="accent1" w:themeFillTint="33"/>
          </w:tcPr>
          <w:p w14:paraId="0CA4EC99"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B1124BE"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2813" w:type="dxa"/>
          </w:tcPr>
          <w:p w14:paraId="0E03CD25" w14:textId="4823EE9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2585D946"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Alexander and SCHOCH 1949)</w:t>
            </w:r>
            <w:r w:rsidRPr="001C45E7">
              <w:rPr>
                <w:rFonts w:asciiTheme="minorBidi" w:hAnsiTheme="minorBidi" w:cstheme="minorBidi"/>
                <w:color w:val="000000" w:themeColor="text1"/>
                <w:sz w:val="18"/>
                <w:szCs w:val="18"/>
              </w:rPr>
              <w:fldChar w:fldCharType="end"/>
            </w:r>
          </w:p>
        </w:tc>
      </w:tr>
      <w:tr w:rsidR="000B113F" w:rsidRPr="001C45E7" w14:paraId="27183533"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0B113F" w:rsidRPr="000B113F" w:rsidRDefault="000B113F" w:rsidP="000B113F">
            <w:pPr>
              <w:spacing w:before="0" w:after="0"/>
              <w:rPr>
                <w:rFonts w:asciiTheme="minorBidi" w:hAnsiTheme="minorBidi" w:cstheme="minorBidi"/>
                <w:b w:val="0"/>
                <w:bCs w:val="0"/>
                <w:color w:val="000000" w:themeColor="text1"/>
                <w:sz w:val="18"/>
                <w:szCs w:val="18"/>
                <w:highlight w:val="yellow"/>
              </w:rPr>
            </w:pPr>
            <w:r w:rsidRPr="000B113F">
              <w:rPr>
                <w:rFonts w:asciiTheme="minorBidi" w:hAnsiTheme="minorBidi" w:cstheme="minorBidi"/>
                <w:b w:val="0"/>
                <w:bCs w:val="0"/>
                <w:color w:val="000000" w:themeColor="text1"/>
                <w:sz w:val="18"/>
                <w:szCs w:val="18"/>
                <w:highlight w:val="yellow"/>
              </w:rPr>
              <w:t>Transmissibility from Early Latent versus primary/secondary syphilis</w:t>
            </w:r>
          </w:p>
        </w:tc>
        <w:tc>
          <w:tcPr>
            <w:tcW w:w="2813" w:type="dxa"/>
          </w:tcPr>
          <w:p w14:paraId="474DE3C7" w14:textId="02A2B82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28B0825B"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4CCE98B3"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Congenital syphilis</w:t>
            </w:r>
          </w:p>
        </w:tc>
        <w:tc>
          <w:tcPr>
            <w:tcW w:w="2813" w:type="dxa"/>
            <w:shd w:val="clear" w:color="auto" w:fill="C1E4F5" w:themeFill="accent1" w:themeFillTint="33"/>
          </w:tcPr>
          <w:p w14:paraId="6CFC4691"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pPr>
          </w:p>
        </w:tc>
      </w:tr>
      <w:tr w:rsidR="000B113F" w:rsidRPr="001C45E7" w14:paraId="3323845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B1CAE14" w14:textId="1DA255D2"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2813" w:type="dxa"/>
          </w:tcPr>
          <w:p w14:paraId="4D379AC8" w14:textId="26976BD3" w:rsidR="00081AC5"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00081AC5"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00081AC5"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00081AC5" w:rsidRPr="00081AC5">
              <w:rPr>
                <w:rFonts w:asciiTheme="minorBidi" w:hAnsiTheme="minorBidi" w:cstheme="minorBidi"/>
                <w:color w:val="000000" w:themeColor="text1"/>
                <w:sz w:val="18"/>
                <w:szCs w:val="18"/>
              </w:rPr>
              <w:t>%]</w:t>
            </w:r>
          </w:p>
          <w:p w14:paraId="664EFE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18715B1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 </w:instrText>
            </w: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DATA </w:instrText>
            </w:r>
            <w:r>
              <w:fldChar w:fldCharType="end"/>
            </w:r>
            <w:r>
              <w:fldChar w:fldCharType="separate"/>
            </w:r>
            <w:r>
              <w:rPr>
                <w:noProof/>
              </w:rPr>
              <w:t>(Ingraham Jr 1950, Fiumara, Fleming et al. 1952, Cooper and Sánchez 2018, Fang, Partridge et al. 2022)</w:t>
            </w:r>
            <w:r>
              <w:fldChar w:fldCharType="end"/>
            </w:r>
          </w:p>
        </w:tc>
      </w:tr>
      <w:tr w:rsidR="000B113F" w:rsidRPr="001C45E7" w14:paraId="00D4DA37"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A2BDF8A" w14:textId="0E25EFF6"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2813" w:type="dxa"/>
          </w:tcPr>
          <w:p w14:paraId="2D2DDF2E" w14:textId="77777777" w:rsidR="00081AC5" w:rsidRPr="00081AC5" w:rsidRDefault="00081AC5"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84CE7B2"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0B113F" w:rsidRPr="000B113F" w:rsidRDefault="000B113F" w:rsidP="000B113F">
            <w:p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Relative risk of vertical transmission among mothers with no prenatal screening (untreated syphilis)</w:t>
            </w:r>
          </w:p>
        </w:tc>
        <w:tc>
          <w:tcPr>
            <w:tcW w:w="2813" w:type="dxa"/>
          </w:tcPr>
          <w:p w14:paraId="7753AAC0" w14:textId="7777777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5FCA8B3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16636DD"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6C641D55" w14:textId="77777777" w:rsidR="000B113F" w:rsidRPr="000B113F" w:rsidRDefault="000B113F" w:rsidP="000B113F">
            <w:p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Relative risk of vertical transmission among mothers receiving prenatal screening (syphilis treatment) in the:</w:t>
            </w:r>
          </w:p>
          <w:p w14:paraId="79DC8693" w14:textId="77777777"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first trimester</w:t>
            </w:r>
          </w:p>
          <w:p w14:paraId="153C0097" w14:textId="77777777"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second trimester</w:t>
            </w:r>
          </w:p>
          <w:p w14:paraId="784C2D13" w14:textId="0D2DDD5B"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third trimester</w:t>
            </w:r>
          </w:p>
        </w:tc>
        <w:tc>
          <w:tcPr>
            <w:tcW w:w="2813" w:type="dxa"/>
          </w:tcPr>
          <w:p w14:paraId="1D6A38ED" w14:textId="7777777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F169BDD"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6046925"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2813" w:type="dxa"/>
          </w:tcPr>
          <w:p w14:paraId="7FEB5106" w14:textId="2C7B916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1F35C08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Alexander, Sheffield et al. 1999)</w:t>
            </w:r>
            <w:r>
              <w:rPr>
                <w:rFonts w:asciiTheme="minorBidi" w:hAnsiTheme="minorBidi" w:cstheme="minorBidi"/>
                <w:color w:val="000000" w:themeColor="text1"/>
                <w:sz w:val="18"/>
                <w:szCs w:val="18"/>
              </w:rPr>
              <w:fldChar w:fldCharType="end"/>
            </w:r>
          </w:p>
        </w:tc>
      </w:tr>
      <w:tr w:rsidR="000B113F" w:rsidRPr="001C45E7" w14:paraId="29BB802F"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A260D78" w14:textId="286B715D"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 xml:space="preserve">Proportion of </w:t>
            </w:r>
            <w:proofErr w:type="spellStart"/>
            <w:r w:rsidRPr="006D4C74">
              <w:rPr>
                <w:rFonts w:asciiTheme="minorBidi" w:hAnsiTheme="minorBidi" w:cstheme="minorBidi"/>
                <w:b w:val="0"/>
                <w:bCs w:val="0"/>
                <w:color w:val="000000" w:themeColor="text1"/>
                <w:sz w:val="18"/>
                <w:szCs w:val="18"/>
              </w:rPr>
              <w:t>multibirths</w:t>
            </w:r>
            <w:proofErr w:type="spellEnd"/>
            <w:r w:rsidRPr="006D4C74">
              <w:rPr>
                <w:rFonts w:asciiTheme="minorBidi" w:hAnsiTheme="minorBidi" w:cstheme="minorBidi"/>
                <w:b w:val="0"/>
                <w:bCs w:val="0"/>
                <w:color w:val="000000" w:themeColor="text1"/>
                <w:sz w:val="18"/>
                <w:szCs w:val="18"/>
              </w:rPr>
              <w:t xml:space="preserve"> (not singleton)</w:t>
            </w:r>
          </w:p>
        </w:tc>
        <w:tc>
          <w:tcPr>
            <w:tcW w:w="2813" w:type="dxa"/>
          </w:tcPr>
          <w:p w14:paraId="10DF6F7E" w14:textId="4C6D5C81"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4C90604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March of Dimes 2023)</w:t>
            </w:r>
            <w:r>
              <w:rPr>
                <w:rFonts w:asciiTheme="minorBidi" w:hAnsiTheme="minorBidi" w:cstheme="minorBidi"/>
                <w:color w:val="000000" w:themeColor="text1"/>
                <w:sz w:val="18"/>
                <w:szCs w:val="18"/>
              </w:rPr>
              <w:fldChar w:fldCharType="end"/>
            </w:r>
          </w:p>
        </w:tc>
      </w:tr>
      <w:tr w:rsidR="000B113F" w:rsidRPr="001C45E7" w14:paraId="42E6B5E4"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2813" w:type="dxa"/>
            <w:shd w:val="clear" w:color="auto" w:fill="C1E4F5" w:themeFill="accent1" w:themeFillTint="33"/>
          </w:tcPr>
          <w:p w14:paraId="45930E6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41128B3"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2813" w:type="dxa"/>
            <w:vAlign w:val="center"/>
          </w:tcPr>
          <w:p w14:paraId="6556C653" w14:textId="0EB6F132"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80% (30-98%)</w:t>
            </w:r>
          </w:p>
        </w:tc>
        <w:tc>
          <w:tcPr>
            <w:tcW w:w="3117" w:type="dxa"/>
          </w:tcPr>
          <w:p w14:paraId="4D035643" w14:textId="35DB2D9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MTI2NTwva2V5Pjwv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Pr>
                <w:rFonts w:asciiTheme="minorBidi" w:hAnsiTheme="minorBidi" w:cstheme="minorBidi"/>
                <w:color w:val="000000" w:themeColor="text1"/>
                <w:sz w:val="18"/>
                <w:szCs w:val="18"/>
              </w:rPr>
              <w:instrText xml:space="preserve"> ADDIN EN.CITE </w:instrText>
            </w: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MTI2NTwva2V5Pjwv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Pr>
                <w:rFonts w:asciiTheme="minorBidi" w:hAnsiTheme="minorBidi" w:cstheme="minorBidi"/>
                <w:color w:val="000000" w:themeColor="text1"/>
                <w:sz w:val="18"/>
                <w:szCs w:val="18"/>
              </w:rPr>
              <w:instrText xml:space="preserve"> ADDIN EN.CITE.DATA </w:instrText>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Brewer 2005, Katz, Hogben et al. 2010, Hoots, Lewis et al. 2014, Samoff, Cope et al. 2017, Cope, Bernstein et al. 2022, Kerani, Chang et al. 2024)</w:t>
            </w:r>
            <w:r>
              <w:rPr>
                <w:rFonts w:asciiTheme="minorBidi" w:hAnsiTheme="minorBidi" w:cstheme="minorBidi"/>
                <w:color w:val="000000" w:themeColor="text1"/>
                <w:sz w:val="18"/>
                <w:szCs w:val="18"/>
              </w:rPr>
              <w:fldChar w:fldCharType="end"/>
            </w:r>
          </w:p>
        </w:tc>
      </w:tr>
      <w:tr w:rsidR="000B113F" w:rsidRPr="001C45E7" w14:paraId="4037F17D"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2813" w:type="dxa"/>
            <w:vAlign w:val="center"/>
          </w:tcPr>
          <w:p w14:paraId="0A571E74" w14:textId="5F2EACC9"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5, 0.2)</w:t>
            </w:r>
          </w:p>
        </w:tc>
        <w:tc>
          <w:tcPr>
            <w:tcW w:w="3117" w:type="dxa"/>
          </w:tcPr>
          <w:p w14:paraId="4B380C2D"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CADB41D"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2813" w:type="dxa"/>
            <w:vAlign w:val="center"/>
          </w:tcPr>
          <w:p w14:paraId="62BADCCF" w14:textId="5D1F3C0F"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4, 0.19)</w:t>
            </w:r>
          </w:p>
        </w:tc>
        <w:tc>
          <w:tcPr>
            <w:tcW w:w="3117" w:type="dxa"/>
          </w:tcPr>
          <w:p w14:paraId="35B5DB6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244595A4" w14:textId="77777777" w:rsidTr="00CD33D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0B113F" w:rsidRPr="00CD33D2" w:rsidRDefault="00CD33D2"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2813" w:type="dxa"/>
          </w:tcPr>
          <w:p w14:paraId="63699DE4"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2EE93DF" w14:textId="77777777" w:rsidTr="00635DB7">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57A8EE0F" w:rsidR="000B113F" w:rsidRPr="006D4C74" w:rsidRDefault="00CD33D2" w:rsidP="000B113F">
            <w:pPr>
              <w:spacing w:before="0" w:after="0"/>
              <w:rPr>
                <w:rFonts w:asciiTheme="minorBidi" w:hAnsiTheme="minorBidi" w:cstheme="minorBidi"/>
                <w:b w:val="0"/>
                <w:bCs w:val="0"/>
                <w:color w:val="000000" w:themeColor="text1"/>
                <w:sz w:val="18"/>
                <w:szCs w:val="18"/>
              </w:rPr>
            </w:pPr>
            <w:r w:rsidRPr="00CD33D2">
              <w:rPr>
                <w:rFonts w:asciiTheme="minorBidi" w:hAnsiTheme="minorBidi" w:cstheme="minorBidi"/>
                <w:b w:val="0"/>
                <w:bCs w:val="0"/>
                <w:color w:val="000000" w:themeColor="text1"/>
                <w:sz w:val="18"/>
                <w:szCs w:val="18"/>
                <w:highlight w:val="yellow"/>
              </w:rPr>
              <w:t>Probability of dying from untreated disease before diagnosis/treatment</w:t>
            </w:r>
            <w:r>
              <w:rPr>
                <w:rFonts w:asciiTheme="minorBidi" w:hAnsiTheme="minorBidi" w:cstheme="minorBidi"/>
                <w:b w:val="0"/>
                <w:bCs w:val="0"/>
                <w:color w:val="000000" w:themeColor="text1"/>
                <w:sz w:val="18"/>
                <w:szCs w:val="18"/>
              </w:rPr>
              <w:t xml:space="preserve"> </w:t>
            </w:r>
          </w:p>
        </w:tc>
        <w:tc>
          <w:tcPr>
            <w:tcW w:w="2813" w:type="dxa"/>
          </w:tcPr>
          <w:p w14:paraId="1179CD6E"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754C99CE" w14:textId="77777777" w:rsidR="00675AC5" w:rsidRDefault="00B74BDC">
      <w:pPr>
        <w:spacing w:before="0" w:after="0"/>
      </w:pPr>
      <w:r>
        <w:t xml:space="preserve">Proportion of initial population infected </w:t>
      </w:r>
      <w:proofErr w:type="spellStart"/>
      <w:r>
        <w:t>wit</w:t>
      </w:r>
      <w:proofErr w:type="spellEnd"/>
      <w:r>
        <w:t xml:space="preserve"> syphilis by stage </w:t>
      </w:r>
    </w:p>
    <w:p w14:paraId="6C3A0E3E" w14:textId="7919BCDC" w:rsidR="00417DE9" w:rsidRDefault="00675AC5">
      <w:pPr>
        <w:spacing w:before="0" w:after="0"/>
      </w:pPr>
      <w:r>
        <w:t xml:space="preserve">Untreated syphilis mortality by stage </w:t>
      </w:r>
      <w:r w:rsidR="00417DE9">
        <w:br w:type="page"/>
      </w:r>
    </w:p>
    <w:p w14:paraId="1D24C1AB" w14:textId="78E188D9" w:rsidR="00131835" w:rsidRPr="009A65AE" w:rsidRDefault="00417DE9" w:rsidP="00516213">
      <w:pPr>
        <w:rPr>
          <w:rFonts w:cstheme="minorBidi"/>
          <w:szCs w:val="20"/>
        </w:rPr>
      </w:pPr>
      <w:hyperlink r:id="rId5" w:history="1">
        <w:r w:rsidRPr="003A00CC">
          <w:rPr>
            <w:rStyle w:val="Hyperlink"/>
            <w:rFonts w:cstheme="minorBidi"/>
            <w:szCs w:val="20"/>
          </w:rPr>
          <w:t>https://journals.lww.com/stdjournal/fulltext/1996/01000/syphilis_control__the_historic_context_and.13.aspx</w:t>
        </w:r>
      </w:hyperlink>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2B840AD3"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C73F6B">
        <w:rPr>
          <w:rFonts w:cstheme="minorBidi"/>
          <w:i/>
          <w:iCs/>
          <w:noProof/>
          <w:szCs w:val="20"/>
        </w:rPr>
        <w:t>(Kent and Romanelli 2008, Mercuri, Moliterni et al. 202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 </w:instrText>
      </w:r>
      <w:r w:rsidR="00C73F6B">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DATA </w:instrText>
      </w:r>
      <w:r w:rsidR="00C73F6B">
        <w:rPr>
          <w:rFonts w:cstheme="minorBidi"/>
          <w:szCs w:val="20"/>
        </w:rPr>
      </w:r>
      <w:r w:rsidR="00C73F6B">
        <w:rPr>
          <w:rFonts w:cstheme="minorBidi"/>
          <w:szCs w:val="20"/>
        </w:rPr>
        <w:fldChar w:fldCharType="end"/>
      </w:r>
      <w:r w:rsidRPr="0005289A">
        <w:rPr>
          <w:rFonts w:cstheme="minorBidi"/>
          <w:szCs w:val="20"/>
        </w:rPr>
      </w:r>
      <w:r w:rsidRPr="0005289A">
        <w:rPr>
          <w:rFonts w:cstheme="minorBidi"/>
          <w:szCs w:val="20"/>
        </w:rPr>
        <w:fldChar w:fldCharType="separate"/>
      </w:r>
      <w:r w:rsidR="00C73F6B">
        <w:rPr>
          <w:rFonts w:cstheme="minorBidi"/>
          <w:noProof/>
          <w:szCs w:val="20"/>
        </w:rPr>
        <w:t>(Lafond and Lukehart 2006, Hicks and Clement 2021)</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C73F6B">
        <w:rPr>
          <w:rFonts w:cstheme="minorBidi"/>
          <w:noProof/>
          <w:szCs w:val="20"/>
        </w:rPr>
        <w:t>(Gross and Tyring 2011)</w:t>
      </w:r>
      <w:r w:rsidRPr="0005289A">
        <w:rPr>
          <w:rFonts w:cstheme="minorBidi"/>
          <w:szCs w:val="20"/>
        </w:rPr>
        <w:fldChar w:fldCharType="end"/>
      </w:r>
      <w:r w:rsidR="0015279B" w:rsidRPr="0005289A">
        <w:rPr>
          <w:rFonts w:cstheme="minorBidi"/>
          <w:szCs w:val="20"/>
        </w:rPr>
        <w:t xml:space="preserve">  </w:t>
      </w:r>
    </w:p>
    <w:p w14:paraId="099831A7" w14:textId="670C7935"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C73F6B">
        <w:rPr>
          <w:rFonts w:cstheme="minorBidi"/>
          <w:i/>
          <w:iCs/>
          <w:noProof/>
          <w:szCs w:val="20"/>
        </w:rPr>
        <w:t>(Kent and Romanelli 2008, Mercuri, Moliterni et al. 2022)</w:t>
      </w:r>
      <w:r w:rsidRPr="0015279B">
        <w:rPr>
          <w:rFonts w:cstheme="minorBidi"/>
          <w:i/>
          <w:iCs/>
          <w:szCs w:val="20"/>
        </w:rPr>
        <w:fldChar w:fldCharType="end"/>
      </w:r>
      <w:r>
        <w:rPr>
          <w:rFonts w:cstheme="minorBidi"/>
          <w:i/>
          <w:iCs/>
          <w:szCs w:val="20"/>
        </w:rPr>
        <w:t>- excluded from our model</w:t>
      </w:r>
    </w:p>
    <w:p w14:paraId="2EB597B4" w14:textId="5DC7BAAF"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C73F6B">
        <w:rPr>
          <w:rFonts w:cstheme="minorBidi"/>
          <w:i/>
          <w:iCs/>
          <w:szCs w:val="20"/>
        </w:rPr>
        <w:instrText xml:space="preserve"> ADDIN EN.CITE &lt;EndNote&gt;&lt;Cite&gt;&lt;Author&gt;Mercuri&lt;/Author&gt;&lt;Year&gt;2022&lt;/Year&gt;&lt;RecNum&gt;12&lt;/RecNum&gt;&lt;DisplayText&gt;(Mercuri, Moliterni et al. 2022)&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C73F6B">
        <w:rPr>
          <w:rFonts w:cstheme="minorBidi"/>
          <w:i/>
          <w:iCs/>
          <w:noProof/>
          <w:szCs w:val="20"/>
        </w:rPr>
        <w:t>(Mercuri, Moliterni et al. 2022)</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53AC019"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 </w:instrText>
      </w:r>
      <w:r w:rsidR="00C73F6B">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DATA </w:instrText>
      </w:r>
      <w:r w:rsidR="00C73F6B">
        <w:rPr>
          <w:rFonts w:cstheme="minorBidi"/>
          <w:b/>
          <w:bCs/>
          <w:i/>
          <w:iCs/>
          <w:color w:val="A02B93" w:themeColor="accent5"/>
          <w:szCs w:val="20"/>
          <w:u w:val="single"/>
        </w:rPr>
      </w:r>
      <w:r w:rsidR="00C73F6B">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C73F6B">
        <w:rPr>
          <w:rFonts w:cstheme="minorBidi"/>
          <w:b/>
          <w:bCs/>
          <w:i/>
          <w:iCs/>
          <w:noProof/>
          <w:color w:val="A02B93" w:themeColor="accent5"/>
          <w:szCs w:val="20"/>
          <w:u w:val="single"/>
        </w:rPr>
        <w:t>(Lafond and Lukehart 2006, Kent and Romanelli 2008, Gross and Tyring 2011, Hicks and Clement 2021, Mercuri, Moliterni et al. 2022)</w:t>
      </w:r>
      <w:r w:rsidR="009B28EA" w:rsidRPr="00F01A1E">
        <w:rPr>
          <w:rFonts w:cstheme="minorBidi"/>
          <w:b/>
          <w:bCs/>
          <w:i/>
          <w:iCs/>
          <w:color w:val="A02B93" w:themeColor="accent5"/>
          <w:szCs w:val="20"/>
          <w:u w:val="single"/>
        </w:rPr>
        <w:fldChar w:fldCharType="end"/>
      </w:r>
    </w:p>
    <w:p w14:paraId="5B152A4B" w14:textId="77777777" w:rsidR="003D138F" w:rsidRPr="00F01A1E" w:rsidRDefault="003D138F" w:rsidP="00F01A1E">
      <w:pPr>
        <w:rPr>
          <w:rFonts w:cstheme="minorBidi"/>
          <w:b/>
          <w:bCs/>
          <w:color w:val="A02B93" w:themeColor="accent5"/>
          <w:szCs w:val="20"/>
          <w:u w:val="single"/>
        </w:rPr>
      </w:pPr>
    </w:p>
    <w:p w14:paraId="3879BAFF" w14:textId="77777777" w:rsidR="003D138F" w:rsidRPr="00014B65" w:rsidRDefault="003D138F" w:rsidP="003D138F">
      <w:pPr>
        <w:pStyle w:val="Heading3"/>
      </w:pPr>
      <w:r w:rsidRPr="00014B65">
        <w:t>Proportion of primary/secondary symptomatic disease among MSM, Het men and Women</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63CAC5D4" w14:textId="7D9F1FCE" w:rsidR="00CA5B27" w:rsidRPr="00014B65" w:rsidRDefault="00CA5B27" w:rsidP="004638A5">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A05BC6D"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0F846741" w:rsidR="00CA5B27" w:rsidRDefault="00CA5B27" w:rsidP="00537214">
      <w:pPr>
        <w:pStyle w:val="ListParagraph"/>
        <w:numPr>
          <w:ilvl w:val="0"/>
          <w:numId w:val="14"/>
        </w:numPr>
        <w:spacing w:before="0" w:after="0"/>
        <w:jc w:val="both"/>
        <w:rPr>
          <w:rFonts w:cs="Calibri"/>
          <w:szCs w:val="20"/>
        </w:rPr>
      </w:pPr>
      <w:r>
        <w:rPr>
          <w:rFonts w:cs="Calibri"/>
          <w:szCs w:val="20"/>
        </w:rPr>
        <w:t xml:space="preserve">Results (Table 1) </w:t>
      </w:r>
      <w:r w:rsidR="004638A5">
        <w:rPr>
          <w:rFonts w:cs="Calibri"/>
          <w:szCs w:val="20"/>
        </w:rPr>
        <w:t xml:space="preserve">: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865C4B4"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04998626" w:rsidR="00CA5B27" w:rsidRDefault="00CA5B27" w:rsidP="0053721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4B3B6E6B"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2B512CC7" w:rsidR="00CA5B27" w:rsidRPr="00812708" w:rsidRDefault="00CA5B27" w:rsidP="0053721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62B2B0F5"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C73F6B">
        <w:rPr>
          <w:rFonts w:cstheme="minorBidi"/>
          <w:szCs w:val="20"/>
        </w:rPr>
        <w:instrText xml:space="preserve"> ADDIN EN.CITE &lt;EndNote&gt;&lt;Cite&gt;&lt;Author&gt;Hicks&lt;/Author&gt;&lt;Year&gt;2021&lt;/Year&gt;&lt;RecNum&gt;3&lt;/RecNum&gt;&lt;DisplayText&gt;(Hicks and Clement 202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C73F6B">
        <w:rPr>
          <w:rFonts w:cstheme="minorBidi"/>
          <w:noProof/>
          <w:szCs w:val="20"/>
        </w:rPr>
        <w:t>(Hicks and Clement 2021)</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C73F6B">
        <w:rPr>
          <w:rFonts w:cstheme="minorBidi"/>
          <w:noProof/>
          <w:szCs w:val="20"/>
        </w:rPr>
        <w:t>(Gross and Tyring 2011)</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C73F6B">
        <w:rPr>
          <w:rFonts w:cstheme="minorBidi"/>
          <w:i/>
          <w:iCs/>
          <w:noProof/>
          <w:szCs w:val="20"/>
        </w:rPr>
        <w:t>(Singh and Romanowski 1999)</w:t>
      </w:r>
      <w:r w:rsidRPr="0058307D">
        <w:rPr>
          <w:rFonts w:cstheme="minorBidi"/>
          <w:i/>
          <w:iCs/>
          <w:szCs w:val="20"/>
        </w:rPr>
        <w:fldChar w:fldCharType="end"/>
      </w:r>
    </w:p>
    <w:p w14:paraId="6210D340" w14:textId="668C2858"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 </w:instrText>
      </w:r>
      <w:r w:rsidR="00C73F6B">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DATA </w:instrText>
      </w:r>
      <w:r w:rsidR="00C73F6B">
        <w:rPr>
          <w:rFonts w:cstheme="minorBidi"/>
          <w:b/>
          <w:bCs/>
          <w:color w:val="A02B93" w:themeColor="accent5"/>
          <w:szCs w:val="20"/>
          <w:u w:val="single"/>
        </w:rPr>
      </w:r>
      <w:r w:rsidR="00C73F6B">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C73F6B">
        <w:rPr>
          <w:rFonts w:cstheme="minorBidi"/>
          <w:b/>
          <w:bCs/>
          <w:noProof/>
          <w:color w:val="A02B93" w:themeColor="accent5"/>
          <w:szCs w:val="20"/>
          <w:u w:val="single"/>
        </w:rPr>
        <w:t>(Singh and Romanowski 1999, Gross and Tyring 2011, Hicks and Clement 2021)</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45300A">
      <w:pPr>
        <w:pStyle w:val="Heading3"/>
      </w:pPr>
      <w:r>
        <w:t>Relapse EL to Secondary</w:t>
      </w:r>
    </w:p>
    <w:p w14:paraId="4F0ADD46" w14:textId="77777777" w:rsidR="00DA3A8F" w:rsidRPr="009A65AE" w:rsidRDefault="00DA3A8F" w:rsidP="00801282">
      <w:pPr>
        <w:pStyle w:val="Heading2"/>
      </w:pPr>
      <w:r w:rsidRPr="009A65AE">
        <w:t>Early Latent</w:t>
      </w:r>
    </w:p>
    <w:p w14:paraId="51952598" w14:textId="27A3B819"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C73F6B">
        <w:rPr>
          <w:rFonts w:cstheme="minorBidi"/>
          <w:i/>
          <w:iCs/>
          <w:noProof/>
          <w:szCs w:val="20"/>
        </w:rPr>
        <w:t>(Singh and Romanowski 1999)</w:t>
      </w:r>
      <w:r w:rsidR="00633631" w:rsidRPr="00633631">
        <w:rPr>
          <w:rFonts w:cstheme="minorBidi"/>
          <w:i/>
          <w:iCs/>
          <w:szCs w:val="20"/>
        </w:rPr>
        <w:fldChar w:fldCharType="end"/>
      </w:r>
    </w:p>
    <w:p w14:paraId="2467D191" w14:textId="039EF87A"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C73F6B">
        <w:rPr>
          <w:rFonts w:cstheme="minorBidi"/>
          <w:b/>
          <w:bCs/>
          <w:color w:val="7030A0"/>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C73F6B">
        <w:rPr>
          <w:rFonts w:cstheme="minorBidi"/>
          <w:b/>
          <w:bCs/>
          <w:noProof/>
          <w:color w:val="7030A0"/>
          <w:szCs w:val="20"/>
        </w:rPr>
        <w:t>(Singh and Romanowski 199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4E4D792F"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C73F6B">
        <w:rPr>
          <w:rFonts w:cstheme="minorBidi"/>
          <w:noProof/>
          <w:szCs w:val="20"/>
        </w:rPr>
        <w:t>(Gross and Tyring 2011)</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429B569" w14:textId="1099DF0A" w:rsidR="002E586A" w:rsidRDefault="00256546" w:rsidP="002E586A">
      <w:pPr>
        <w:pStyle w:val="Heading3"/>
      </w:pPr>
      <w:r>
        <w:t>Neurosyphilis</w:t>
      </w:r>
    </w:p>
    <w:p w14:paraId="0E69BFE8" w14:textId="6500DE0B" w:rsidR="00256546" w:rsidRPr="00256546" w:rsidRDefault="00256546" w:rsidP="00256546">
      <w:pPr>
        <w:pStyle w:val="Heading4"/>
      </w:pPr>
      <w:r>
        <w:t xml:space="preserve">Rate of developing neurosyphilis from early stages </w:t>
      </w:r>
    </w:p>
    <w:p w14:paraId="02B3B2B2" w14:textId="7F7445DF"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C73F6B">
        <w:rPr>
          <w:rFonts w:cs="Calibri"/>
          <w:b/>
          <w:bCs/>
          <w:szCs w:val="20"/>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C73F6B">
        <w:rPr>
          <w:rFonts w:cs="Calibri"/>
          <w:b/>
          <w:bCs/>
          <w:noProof/>
          <w:szCs w:val="20"/>
        </w:rPr>
        <w:t>(De Voux, Kidd et al. 2018)</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 xml:space="preserve">1-.003))/(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58377F36"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1.25–3%] </w:t>
      </w:r>
      <w:r w:rsidRPr="00A854D6">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 </w:instrText>
      </w:r>
      <w:r w:rsidR="00C73F6B">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DATA </w:instrText>
      </w:r>
      <w:r w:rsidR="00C73F6B">
        <w:rPr>
          <w:color w:val="7030A0"/>
          <w:u w:val="single"/>
        </w:rPr>
      </w:r>
      <w:r w:rsidR="00C73F6B">
        <w:rPr>
          <w:color w:val="7030A0"/>
          <w:u w:val="single"/>
        </w:rPr>
        <w:fldChar w:fldCharType="end"/>
      </w:r>
      <w:r w:rsidRPr="00A854D6">
        <w:rPr>
          <w:color w:val="7030A0"/>
          <w:u w:val="single"/>
        </w:rPr>
      </w:r>
      <w:r w:rsidRPr="00A854D6">
        <w:rPr>
          <w:color w:val="7030A0"/>
          <w:u w:val="single"/>
        </w:rPr>
        <w:fldChar w:fldCharType="separate"/>
      </w:r>
      <w:r w:rsidR="00C73F6B">
        <w:rPr>
          <w:noProof/>
          <w:color w:val="7030A0"/>
          <w:u w:val="single"/>
        </w:rPr>
        <w:t>(Golden, Marra et al. 2003, Kent and Romanelli 2008)</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4/12)</w:t>
      </w:r>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4/12)=0.091</w:t>
      </w:r>
    </w:p>
    <w:p w14:paraId="2795812B" w14:textId="08D449AD" w:rsidR="0019013F" w:rsidRDefault="0019013F" w:rsidP="0019013F">
      <w:pPr>
        <w:jc w:val="both"/>
        <w:rPr>
          <w:rFonts w:cs="Calibri"/>
          <w:b/>
          <w:bCs/>
          <w:szCs w:val="20"/>
        </w:rPr>
      </w:pPr>
      <w:r>
        <w:rPr>
          <w:rFonts w:cs="Calibri"/>
          <w:b/>
          <w:bCs/>
          <w:szCs w:val="20"/>
        </w:rPr>
        <w:t xml:space="preserve">Final </w:t>
      </w:r>
      <w:proofErr w:type="spellStart"/>
      <w:r>
        <w:rPr>
          <w:rFonts w:cs="Calibri"/>
          <w:b/>
          <w:bCs/>
          <w:szCs w:val="20"/>
        </w:rPr>
        <w:t>Estiamtes</w:t>
      </w:r>
      <w:proofErr w:type="spellEnd"/>
      <w:r w:rsidRPr="00DA575A">
        <w:rPr>
          <w:rFonts w:cs="Calibri"/>
          <w:b/>
          <w:bCs/>
          <w:szCs w:val="20"/>
        </w:rPr>
        <w:t xml:space="preserve">: </w:t>
      </w:r>
    </w:p>
    <w:p w14:paraId="2D89246A" w14:textId="60F19E6A"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 </w:instrText>
      </w:r>
      <w:r w:rsidR="00C73F6B">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DATA </w:instrText>
      </w:r>
      <w:r w:rsidR="00C73F6B">
        <w:rPr>
          <w:rFonts w:cs="Calibri"/>
          <w:b/>
          <w:bCs/>
          <w:szCs w:val="20"/>
          <w:highlight w:val="yellow"/>
        </w:rPr>
      </w:r>
      <w:r w:rsidR="00C73F6B">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C73F6B">
        <w:rPr>
          <w:rFonts w:cs="Calibri"/>
          <w:b/>
          <w:bCs/>
          <w:noProof/>
          <w:szCs w:val="20"/>
          <w:highlight w:val="yellow"/>
        </w:rPr>
        <w:t>(Golden, Marra et al. 2003, Kent and Romanelli 2008, De Voux, Kidd et al. 2018)</w:t>
      </w:r>
      <w:r w:rsidRPr="0019013F">
        <w:rPr>
          <w:rFonts w:cs="Calibri"/>
          <w:b/>
          <w:bCs/>
          <w:szCs w:val="20"/>
          <w:highlight w:val="yellow"/>
        </w:rPr>
        <w:fldChar w:fldCharType="end"/>
      </w:r>
    </w:p>
    <w:p w14:paraId="0146CF87" w14:textId="3FC4A8EB"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C73F6B">
        <w:rPr>
          <w:rFonts w:cs="Calibri"/>
          <w:b/>
          <w:bCs/>
          <w:szCs w:val="20"/>
          <w:highlight w:val="yellow"/>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C73F6B">
        <w:rPr>
          <w:rFonts w:cs="Calibri"/>
          <w:b/>
          <w:bCs/>
          <w:noProof/>
          <w:szCs w:val="20"/>
          <w:highlight w:val="yellow"/>
        </w:rPr>
        <w:t>(De Voux, Kidd et al. 2018)</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256546">
      <w:pPr>
        <w:pStyle w:val="Heading4"/>
      </w:pPr>
      <w:r>
        <w:t>Rate of developing neurosyphilis from late stage</w:t>
      </w:r>
    </w:p>
    <w:p w14:paraId="41B9D6B4" w14:textId="333E6A9D"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C73F6B">
        <w:rPr>
          <w:noProof/>
        </w:rPr>
        <w:t>(Clark and Danbolt 1955)</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5EDEBA0D"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C73F6B">
        <w:rPr>
          <w:noProof/>
        </w:rPr>
        <w:t>(Clark and Danbolt 1955)</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4ABE3459">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5C93988A"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C73F6B">
        <w:rPr>
          <w:rFonts w:ascii="Georgia" w:hAnsi="Georgia"/>
          <w:color w:val="1F1F1F"/>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C73F6B">
        <w:rPr>
          <w:rFonts w:ascii="Georgia" w:hAnsi="Georgia"/>
          <w:noProof/>
          <w:color w:val="1F1F1F"/>
        </w:rPr>
        <w:t>(Clark and Danbolt 1955)</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3671533F">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1D76D751">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tertiary.late.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rFonts w:hint="cs"/>
          <w:highlight w:val="yellow"/>
          <w:rtl/>
          <w:lang w:bidi="fa-IR"/>
        </w:rPr>
      </w:pPr>
      <w:proofErr w:type="spellStart"/>
      <w:proofErr w:type="gramStart"/>
      <w:r w:rsidRPr="00256546">
        <w:rPr>
          <w:highlight w:val="yellow"/>
        </w:rPr>
        <w:t>rate.female</w:t>
      </w:r>
      <w:proofErr w:type="gramEnd"/>
      <w:r w:rsidRPr="00256546">
        <w:rPr>
          <w:highlight w:val="yellow"/>
        </w:rPr>
        <w:t>.tertiary.late.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561D9C69"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Pr>
          <w:rFonts w:cs="Calibri"/>
          <w:szCs w:val="20"/>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Pr>
          <w:rFonts w:cs="Calibri"/>
          <w:noProof/>
          <w:szCs w:val="20"/>
        </w:rPr>
        <w:t>(Alexander and SCHOCH 1949)</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5CF8D5DD" w14:textId="77777777" w:rsidR="00042ADD" w:rsidRDefault="00EE7946" w:rsidP="00EE7946">
      <w:pPr>
        <w:jc w:val="both"/>
        <w:rPr>
          <w:rFonts w:cs="Calibri"/>
          <w:szCs w:val="20"/>
        </w:rPr>
      </w:pPr>
      <w:commentRangeStart w:id="0"/>
      <w:r w:rsidRPr="00EE7946">
        <w:rPr>
          <w:rFonts w:cs="Calibri"/>
          <w:szCs w:val="20"/>
        </w:rPr>
        <w:t>Early latent syphilis retains moderate infectious potential due to occasional relapses of secondary symptoms</w:t>
      </w:r>
      <w:commentRangeEnd w:id="0"/>
      <w:r w:rsidR="00042ADD">
        <w:rPr>
          <w:rStyle w:val="CommentReference"/>
          <w:rFonts w:asciiTheme="minorHAnsi" w:eastAsiaTheme="minorHAnsi" w:hAnsiTheme="minorHAnsi" w:cstheme="minorBidi"/>
        </w:rPr>
        <w:commentReference w:id="0"/>
      </w:r>
      <w:r w:rsidRPr="00EE7946">
        <w:rPr>
          <w:rFonts w:cs="Calibri"/>
          <w:szCs w:val="20"/>
        </w:rPr>
        <w:t xml:space="preserve">. </w:t>
      </w:r>
    </w:p>
    <w:p w14:paraId="1ECAE339" w14:textId="51316B08" w:rsidR="000A1771" w:rsidRPr="00EE7946" w:rsidRDefault="00EE7946" w:rsidP="00EE7946">
      <w:pPr>
        <w:jc w:val="both"/>
        <w:rPr>
          <w:rFonts w:cs="Calibri"/>
          <w:szCs w:val="20"/>
        </w:rPr>
      </w:pPr>
      <w:r w:rsidRPr="00EE7946">
        <w:rPr>
          <w:rFonts w:cs="Calibri"/>
          <w:szCs w:val="20"/>
        </w:rPr>
        <w:t>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313C436E" w14:textId="0F1DA2BA" w:rsidR="000E319E" w:rsidRDefault="000E319E" w:rsidP="0004129C">
      <w:pPr>
        <w:pStyle w:val="Heading1"/>
      </w:pPr>
      <w:r>
        <w:t xml:space="preserve">Proportion of </w:t>
      </w:r>
      <w:proofErr w:type="spellStart"/>
      <w:r>
        <w:t>multibirths</w:t>
      </w:r>
      <w:proofErr w:type="spellEnd"/>
      <w:r>
        <w:t xml:space="preserve"> </w:t>
      </w:r>
    </w:p>
    <w:p w14:paraId="48E3A9C7" w14:textId="0D81064E" w:rsidR="00847F38" w:rsidRDefault="00847F38" w:rsidP="00847F38">
      <w:r>
        <w:t>In the United States in 2023, 96.9% of all live births were singleton births and 3.1% were multiple births.</w:t>
      </w:r>
      <w:r w:rsidR="0056198A">
        <w:fldChar w:fldCharType="begin"/>
      </w:r>
      <w:r w:rsidR="00376D3B">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56198A">
        <w:rPr>
          <w:noProof/>
        </w:rPr>
        <w:t>(March of Dimes 2023)</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48FD1C87" w:rsidR="0004129C" w:rsidRDefault="0004129C" w:rsidP="0004129C">
      <w:pPr>
        <w:pStyle w:val="Heading1"/>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62D46AF9"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376D3B">
        <w:instrText xml:space="preserve"> ADDIN EN.CITE &lt;EndNote&gt;&lt;Cite&gt;&lt;Author&gt;Ingraham Jr&lt;/Author&gt;&lt;Year&gt;1950&lt;/Year&gt;&lt;RecNum&gt;1255&lt;/RecNum&gt;&lt;DisplayText&gt;(Ingraham Jr 1950)&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810EC">
        <w:rPr>
          <w:noProof/>
        </w:rPr>
        <w:t>(Ingraham Jr 1950)</w:t>
      </w:r>
      <w:r w:rsidR="001810EC">
        <w:fldChar w:fldCharType="end"/>
      </w:r>
    </w:p>
    <w:p w14:paraId="2AE50D5E" w14:textId="52F544BB" w:rsidR="001902E9" w:rsidRDefault="001902E9" w:rsidP="00537214">
      <w:pPr>
        <w:pStyle w:val="ListParagraph"/>
        <w:numPr>
          <w:ilvl w:val="0"/>
          <w:numId w:val="22"/>
        </w:numPr>
        <w:spacing w:before="0" w:after="0"/>
      </w:pPr>
      <w:r>
        <w:t>I</w:t>
      </w:r>
      <w:r w:rsidRPr="001902E9">
        <w:t xml:space="preserve">n 1952, </w:t>
      </w:r>
      <w:proofErr w:type="spellStart"/>
      <w:r w:rsidRPr="001902E9">
        <w:t>Fiumara</w:t>
      </w:r>
      <w:proofErr w:type="spellEnd"/>
      <w:r w:rsidRPr="001902E9">
        <w:t xml:space="preserve">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810EC">
        <w:instrText xml:space="preserve"> ADDIN EN.CITE &lt;EndNote&gt;&lt;Cite&gt;&lt;Author&gt;Fiumara&lt;/Author&gt;&lt;Year&gt;1952&lt;/Year&gt;&lt;RecNum&gt;1252&lt;/RecNum&gt;&lt;DisplayText&gt;(Fiumara, Fleming et al. 1952)&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Pr>
          <w:noProof/>
        </w:rPr>
        <w:t>(Fiumara, Fleming et al. 1952)</w:t>
      </w:r>
      <w:r>
        <w:fldChar w:fldCharType="end"/>
      </w:r>
    </w:p>
    <w:p w14:paraId="261ED97F" w14:textId="7DB54DDA"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810EC">
        <w:instrText xml:space="preserve"> ADDIN EN.CITE &lt;EndNote&gt;&lt;Cite&gt;&lt;Author&gt;Sheffield&lt;/Author&gt;&lt;Year&gt;2002&lt;/Year&gt;&lt;RecNum&gt;1254&lt;/RecNum&gt;&lt;DisplayText&gt;(Sheffield, Sanchez et al. 2002)&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Pr>
          <w:noProof/>
        </w:rPr>
        <w:t>(Sheffield, Sanchez et al. 2002)</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04129C">
      <w:pPr>
        <w:pStyle w:val="Heading1"/>
      </w:pPr>
      <w:r>
        <w:t>RR congenital syphilis based on Prenatal care</w:t>
      </w:r>
      <w:r w:rsidR="0004129C">
        <w:t>:</w:t>
      </w:r>
    </w:p>
    <w:p w14:paraId="3C75242C" w14:textId="77777777" w:rsidR="0004129C" w:rsidRDefault="0004129C" w:rsidP="0004129C">
      <w:hyperlink r:id="rId16" w:history="1">
        <w:r w:rsidRPr="00607DA2">
          <w:rPr>
            <w:rStyle w:val="Hyperlink"/>
          </w:rPr>
          <w:t>https://jamanetwork.com/journals/jama/fullarticle/1930822</w:t>
        </w:r>
      </w:hyperlink>
    </w:p>
    <w:p w14:paraId="74F99003" w14:textId="77777777" w:rsidR="0004129C" w:rsidRDefault="0004129C" w:rsidP="0004129C"/>
    <w:p w14:paraId="42211A8A" w14:textId="5EAF04DE" w:rsidR="00CD00DA" w:rsidRPr="00CD00DA" w:rsidRDefault="0004129C" w:rsidP="00537214">
      <w:pPr>
        <w:pStyle w:val="ListParagraph"/>
        <w:numPr>
          <w:ilvl w:val="0"/>
          <w:numId w:val="23"/>
        </w:numPr>
      </w:pPr>
      <w:r>
        <w:t xml:space="preserve">The odds of congenital </w:t>
      </w:r>
      <w:r w:rsidRPr="0098133A">
        <w:t xml:space="preserve">syphilis among infants born to mother receiving intervention (to include screening and treatment) in the </w:t>
      </w:r>
      <w:r w:rsidR="0031497A" w:rsidRPr="0098133A">
        <w:t xml:space="preserve">third </w:t>
      </w:r>
      <w:proofErr w:type="spellStart"/>
      <w:r w:rsidR="0031497A" w:rsidRPr="0098133A">
        <w:t>trimeser</w:t>
      </w:r>
      <w:proofErr w:type="spellEnd"/>
      <w:r w:rsidR="0031497A">
        <w:t xml:space="preserve"> compared to </w:t>
      </w:r>
      <w:r w:rsidRPr="0098133A">
        <w:t xml:space="preserve">first and second trimesters: </w:t>
      </w:r>
      <w:r w:rsidRPr="00F5437A">
        <w:rPr>
          <w:b/>
          <w:bCs/>
          <w:u w:val="single"/>
        </w:rPr>
        <w:t>odds ratio 2.92,</w:t>
      </w:r>
      <w:r w:rsidRPr="00CD00DA">
        <w:t xml:space="preserve"> 95% CI </w:t>
      </w:r>
      <w:r w:rsidR="00CD00DA" w:rsidRPr="00CD00DA">
        <w:t>[</w:t>
      </w:r>
      <w:r w:rsidRPr="00CD00DA">
        <w:t>0.66, 12.87</w:t>
      </w:r>
      <w:r w:rsidR="00CD00DA" w:rsidRPr="00CD00DA">
        <w:t>]</w:t>
      </w:r>
      <w:r w:rsidR="00505A78">
        <w:t>.</w:t>
      </w:r>
      <w:r w:rsidR="00505A78" w:rsidRPr="00505A78">
        <w:t>The overall odds ratio for any adverse outcome was 2.24 (95% CI 1.28, 3.93).</w:t>
      </w:r>
      <w:r w:rsidRPr="00CD00DA">
        <w:t xml:space="preserve"> </w:t>
      </w:r>
      <w:r w:rsidR="00CD00DA" w:rsidRPr="00CD00DA">
        <w:fldChar w:fldCharType="begin"/>
      </w:r>
      <w:r w:rsidR="006D4C74">
        <w:instrText xml:space="preserve"> ADDIN EN.CITE &lt;EndNote&gt;&lt;Cite&gt;&lt;Author&gt;Hawkes&lt;/Author&gt;&lt;Year&gt;2013&lt;/Year&gt;&lt;RecNum&gt;1260&lt;/RecNum&gt;&lt;DisplayText&gt;(Hawkes, Gomez et al. 2013)&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CD00DA" w:rsidRPr="00CD00DA">
        <w:fldChar w:fldCharType="separate"/>
      </w:r>
      <w:r w:rsidR="00CD00DA" w:rsidRPr="00CD00DA">
        <w:rPr>
          <w:noProof/>
        </w:rPr>
        <w:t>(Hawkes, Gomez et al. 2013)</w:t>
      </w:r>
      <w:r w:rsidR="00CD00DA" w:rsidRPr="00CD00DA">
        <w:fldChar w:fldCharType="end"/>
      </w:r>
    </w:p>
    <w:p w14:paraId="7260A7D2" w14:textId="02A8CCBF" w:rsidR="0004129C" w:rsidRDefault="002D0B42" w:rsidP="00537214">
      <w:pPr>
        <w:pStyle w:val="ListParagraph"/>
        <w:numPr>
          <w:ilvl w:val="0"/>
          <w:numId w:val="23"/>
        </w:numPr>
      </w:pPr>
      <w:r w:rsidRPr="00CD00DA">
        <w:rPr>
          <w:shd w:val="clear" w:color="auto" w:fill="FFFFFF"/>
        </w:rPr>
        <w:t xml:space="preserve">Almost one third of women still did not receive complete treatment during pregnancy, and of these, the incidences of CS and APOs were up to </w:t>
      </w:r>
      <w:r w:rsidRPr="00505A78">
        <w:rPr>
          <w:b/>
          <w:bCs/>
          <w:u w:val="single"/>
          <w:shd w:val="clear" w:color="auto" w:fill="FFFFFF"/>
        </w:rPr>
        <w:t>18.5%</w:t>
      </w:r>
      <w:r w:rsidRPr="00CD00DA">
        <w:rPr>
          <w:shd w:val="clear" w:color="auto" w:fill="FFFFFF"/>
        </w:rPr>
        <w:t xml:space="preserve"> and 48.1%, respectively.</w:t>
      </w:r>
      <w:r w:rsidR="001B2B67" w:rsidRPr="00CD00DA">
        <w:rPr>
          <w:shd w:val="clear" w:color="auto" w:fill="FFFFFF"/>
        </w:rPr>
        <w:fldChar w:fldCharType="begin"/>
      </w:r>
      <w:r w:rsidR="00CD00DA">
        <w:rPr>
          <w:shd w:val="clear" w:color="auto" w:fill="FFFFFF"/>
        </w:rPr>
        <w:instrText xml:space="preserve"> ADDIN EN.CITE &lt;EndNote&gt;&lt;Cite&gt;&lt;Author&gt;Qin&lt;/Author&gt;&lt;Year&gt;2014&lt;/Year&gt;&lt;RecNum&gt;1258&lt;/RecNum&gt;&lt;DisplayText&gt;(Qin, Feng et al. 2014)&lt;/DisplayText&gt;&lt;record&gt;&lt;rec-number&gt;1258&lt;/rec-number&gt;&lt;foreign-keys&gt;&lt;key app="EN" db-id="0de29wz08pxpvrezp2r5trx59zf09wpzr5sv" timestamp="1740685789" guid="eca2add3-23bd-46f6-ad13-8f22d5ca9890"&gt;1258&lt;/key&gt;&lt;/foreign-keys&gt;&lt;ref-type name="Journal Article"&gt;17&lt;/ref-type&gt;&lt;contributors&gt;&lt;authors&gt;&lt;author&gt;Qin, Jia-Bi&lt;/author&gt;&lt;author&gt;Feng, Tie-Jian&lt;/author&gt;&lt;author&gt;Yang, Tu-Bao&lt;/author&gt;&lt;author&gt;Hong, Fu-Chang&lt;/author&gt;&lt;author&gt;Lan, Li-Na&lt;/author&gt;&lt;author&gt;Zhang, Chun-Lai&lt;/author&gt;&lt;author&gt;Yang, Fan&lt;/author&gt;&lt;author&gt;Mamady, Keita&lt;/author&gt;&lt;author&gt;Dong, Willa&lt;/author&gt;&lt;/authors&gt;&lt;/contributors&gt;&lt;titles&gt;&lt;title&gt;Risk factors for congenital syphilis and adverse pregnancy outcomes in offspring of women with syphilis in Shenzhen, China: a prospective nested case-control study&lt;/title&gt;&lt;secondary-title&gt;Sexually transmitted diseases&lt;/secondary-title&gt;&lt;/titles&gt;&lt;periodical&gt;&lt;full-title&gt;Sex Transm Dis&lt;/full-title&gt;&lt;abbr-1&gt;Sexually transmitted diseases&lt;/abbr-1&gt;&lt;/periodical&gt;&lt;pages&gt;13-23&lt;/pages&gt;&lt;volume&gt;41&lt;/volume&gt;&lt;number&gt;1&lt;/number&gt;&lt;dates&gt;&lt;year&gt;2014&lt;/year&gt;&lt;/dates&gt;&lt;isbn&gt;0148-5717&lt;/isbn&gt;&lt;urls&gt;&lt;/urls&gt;&lt;/record&gt;&lt;/Cite&gt;&lt;/EndNote&gt;</w:instrText>
      </w:r>
      <w:r w:rsidR="001B2B67" w:rsidRPr="00CD00DA">
        <w:rPr>
          <w:shd w:val="clear" w:color="auto" w:fill="FFFFFF"/>
        </w:rPr>
        <w:fldChar w:fldCharType="separate"/>
      </w:r>
      <w:r w:rsidR="001B2B67" w:rsidRPr="00CD00DA">
        <w:rPr>
          <w:noProof/>
          <w:shd w:val="clear" w:color="auto" w:fill="FFFFFF"/>
        </w:rPr>
        <w:t>(Qin, Feng et al. 2014)</w:t>
      </w:r>
      <w:r w:rsidR="001B2B67" w:rsidRPr="00CD00DA">
        <w:rPr>
          <w:shd w:val="clear" w:color="auto" w:fill="FFFFFF"/>
        </w:rPr>
        <w:fldChar w:fldCharType="end"/>
      </w:r>
    </w:p>
    <w:p w14:paraId="7E4AF24D" w14:textId="3EA2EEFA" w:rsidR="001E726A" w:rsidRPr="00525B8B" w:rsidRDefault="001E726A" w:rsidP="00537214">
      <w:pPr>
        <w:pStyle w:val="ListParagraph"/>
        <w:numPr>
          <w:ilvl w:val="0"/>
          <w:numId w:val="23"/>
        </w:numPr>
        <w:rPr>
          <w:shd w:val="clear" w:color="auto" w:fill="FFFFFF"/>
        </w:rPr>
      </w:pPr>
      <w:r w:rsidRPr="00525B8B">
        <w:rPr>
          <w:shd w:val="clear" w:color="auto" w:fill="FFFFFF"/>
        </w:rPr>
        <w:t>Of the infants of mothers with untreated syphilis, 15% had clinical evidence of congenital syphilis.</w:t>
      </w:r>
      <w:r w:rsidR="00376D3B" w:rsidRPr="00525B8B">
        <w:rPr>
          <w:shd w:val="clear" w:color="auto" w:fill="FFFFFF"/>
        </w:rPr>
        <w:fldChar w:fldCharType="begin"/>
      </w:r>
      <w:r w:rsidR="00CD00DA">
        <w:rPr>
          <w:shd w:val="clear" w:color="auto" w:fill="FFFFFF"/>
        </w:rPr>
        <w:instrText xml:space="preserve"> ADDIN EN.CITE &lt;EndNote&gt;&lt;Cite&gt;&lt;Author&gt;Gomez&lt;/Author&gt;&lt;Year&gt;2013&lt;/Year&gt;&lt;RecNum&gt;1257&lt;/RecNum&gt;&lt;DisplayText&gt;(Gomez, Kamb et al. 2013)&lt;/DisplayText&gt;&lt;record&gt;&lt;rec-number&gt;1257&lt;/rec-number&gt;&lt;foreign-keys&gt;&lt;key app="EN" db-id="0de29wz08pxpvrezp2r5trx59zf09wpzr5sv" timestamp="1740685323" guid="06542711-232b-49e5-9344-efa74cd4712f"&gt;1257&lt;/key&gt;&lt;/foreign-keys&gt;&lt;ref-type name="Journal Article"&gt;17&lt;/ref-type&gt;&lt;contributors&gt;&lt;authors&gt;&lt;author&gt;Gomez, Gabriela B&lt;/author&gt;&lt;author&gt;Kamb, Mary L&lt;/author&gt;&lt;author&gt;Newman, Lori M&lt;/author&gt;&lt;author&gt;Mark, Jennifer&lt;/author&gt;&lt;author&gt;Broutet, Nathalie&lt;/author&gt;&lt;author&gt;Hawkes, Sarah J&lt;/author&gt;&lt;/authors&gt;&lt;/contributors&gt;&lt;titles&gt;&lt;title&gt;Untreated maternal syphilis and adverse outcomes of pregnancy: a systematic review and meta-analysis&lt;/title&gt;&lt;secondary-title&gt;Bulletin of the World Health Organization&lt;/secondary-title&gt;&lt;/titles&gt;&lt;periodical&gt;&lt;full-title&gt;Bulletin of the World Health Organization&lt;/full-title&gt;&lt;/periodical&gt;&lt;pages&gt;217-226&lt;/pages&gt;&lt;volume&gt;91&lt;/volume&gt;&lt;dates&gt;&lt;year&gt;2013&lt;/year&gt;&lt;/dates&gt;&lt;isbn&gt;0042-9686&lt;/isbn&gt;&lt;urls&gt;&lt;/urls&gt;&lt;/record&gt;&lt;/Cite&gt;&lt;/EndNote&gt;</w:instrText>
      </w:r>
      <w:r w:rsidR="00376D3B" w:rsidRPr="00525B8B">
        <w:rPr>
          <w:shd w:val="clear" w:color="auto" w:fill="FFFFFF"/>
        </w:rPr>
        <w:fldChar w:fldCharType="separate"/>
      </w:r>
      <w:r w:rsidR="00376D3B" w:rsidRPr="00525B8B">
        <w:rPr>
          <w:noProof/>
          <w:shd w:val="clear" w:color="auto" w:fill="FFFFFF"/>
        </w:rPr>
        <w:t>(Gomez, Kamb et al. 2013)</w:t>
      </w:r>
      <w:r w:rsidR="00376D3B" w:rsidRPr="00525B8B">
        <w:rPr>
          <w:shd w:val="clear" w:color="auto" w:fill="FFFFFF"/>
        </w:rPr>
        <w:fldChar w:fldCharType="end"/>
      </w:r>
    </w:p>
    <w:p w14:paraId="717367CA" w14:textId="7C437B8E" w:rsidR="001E726A" w:rsidRDefault="004B456E" w:rsidP="00537214">
      <w:pPr>
        <w:pStyle w:val="ListParagraph"/>
        <w:numPr>
          <w:ilvl w:val="0"/>
          <w:numId w:val="23"/>
        </w:numPr>
      </w:pPr>
      <w:r>
        <w:t>I</w:t>
      </w:r>
      <w:r w:rsidRPr="004B456E">
        <w:t>n a meta-analysis of 11,398 gravidas with syphilis, treatment in the </w:t>
      </w:r>
      <w:hyperlink r:id="rId17" w:tooltip="Learn more about third trimester from ScienceDirect's AI-generated Topic Pages" w:history="1">
        <w:r w:rsidRPr="00525B8B">
          <w:rPr>
            <w:u w:val="single"/>
          </w:rPr>
          <w:t>third trimester</w:t>
        </w:r>
      </w:hyperlink>
      <w:r w:rsidRPr="004B456E">
        <w:t xml:space="preserve"> was associated with a </w:t>
      </w:r>
      <w:r w:rsidRPr="00525B8B">
        <w:rPr>
          <w:rFonts w:ascii="Cambria Math" w:hAnsi="Cambria Math" w:cs="Cambria Math"/>
        </w:rPr>
        <w:t>∼</w:t>
      </w:r>
      <w:r w:rsidRPr="004B456E">
        <w:t>41% risk of CS vs a risk of approximately 18% in the </w:t>
      </w:r>
      <w:hyperlink r:id="rId18" w:tooltip="Learn more about second trimester from ScienceDirect's AI-generated Topic Pages" w:history="1">
        <w:r w:rsidRPr="00525B8B">
          <w:rPr>
            <w:u w:val="single"/>
          </w:rPr>
          <w:t>second trimester</w:t>
        </w:r>
      </w:hyperlink>
      <w:r w:rsidRPr="004B456E">
        <w:t> and 10% in the </w:t>
      </w:r>
      <w:hyperlink r:id="rId19" w:tooltip="Learn more about first trimester from ScienceDirect's AI-generated Topic Pages" w:history="1">
        <w:r w:rsidRPr="00525B8B">
          <w:rPr>
            <w:u w:val="single"/>
          </w:rPr>
          <w:t>first trimester</w:t>
        </w:r>
      </w:hyperlink>
      <w:r w:rsidRPr="004B456E">
        <w:t>.</w:t>
      </w:r>
    </w:p>
    <w:p w14:paraId="1A0DC903" w14:textId="77777777" w:rsidR="000370A8" w:rsidRDefault="000370A8">
      <w:pPr>
        <w:spacing w:before="0" w:after="0"/>
        <w:rPr>
          <w:b/>
          <w:bCs/>
        </w:rPr>
      </w:pPr>
      <w:r>
        <w:rPr>
          <w:b/>
          <w:bCs/>
        </w:rPr>
        <w:br w:type="page"/>
      </w:r>
    </w:p>
    <w:p w14:paraId="01130C0B" w14:textId="55BF2EBE" w:rsidR="006C6C1B" w:rsidRDefault="006C6C1B" w:rsidP="006C6C1B">
      <w:r w:rsidRPr="005E5A7D">
        <w:rPr>
          <w:b/>
          <w:bCs/>
        </w:rPr>
        <w:t xml:space="preserve">Risk of congenital syphilis </w:t>
      </w: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81D42AF" w14:textId="0564394A" w:rsidR="0004129C" w:rsidRPr="00500ADF" w:rsidRDefault="00500ADF" w:rsidP="00500ADF">
      <w:pPr>
        <w:spacing w:before="0" w:after="0"/>
        <w:ind w:left="540"/>
        <w:rPr>
          <w:b/>
          <w:bCs/>
        </w:rPr>
      </w:pPr>
      <w:r>
        <w:t xml:space="preserve"> </w:t>
      </w:r>
    </w:p>
    <w:p w14:paraId="58CDFBD1" w14:textId="134B976E" w:rsidR="0004129C" w:rsidRDefault="00B36AE3" w:rsidP="000F284E">
      <w:commentRangeStart w:id="2"/>
      <w:r w:rsidRPr="006D0B19">
        <w:rPr>
          <w:color w:val="FF0000"/>
        </w:rPr>
        <w:t>Can we assume all pregnant women with untreated syphilis pass the infection to their infants</w:t>
      </w:r>
      <w:r w:rsidR="009E4CC8" w:rsidRPr="006D0B19">
        <w:rPr>
          <w:color w:val="FF0000"/>
        </w:rPr>
        <w:t xml:space="preserve">, and use the </w:t>
      </w:r>
      <w:r w:rsidR="006D0B19" w:rsidRPr="006D0B19">
        <w:rPr>
          <w:color w:val="FF0000"/>
        </w:rPr>
        <w:t xml:space="preserve">probabilities reported for other trimesters? </w:t>
      </w:r>
      <w:r w:rsidRPr="006D0B19">
        <w:rPr>
          <w:color w:val="FF0000"/>
        </w:rPr>
        <w:t xml:space="preserve"> </w:t>
      </w:r>
      <w:commentRangeEnd w:id="2"/>
      <w:r w:rsidR="006D0B19">
        <w:rPr>
          <w:rStyle w:val="CommentReference"/>
          <w:rFonts w:asciiTheme="minorHAnsi" w:eastAsiaTheme="minorHAnsi" w:hAnsiTheme="minorHAnsi" w:cstheme="minorBidi"/>
        </w:rPr>
        <w:commentReference w:id="2"/>
      </w:r>
      <w:r w:rsidR="000F284E">
        <w:t>This is equivalent to a 60% reduction in risk of transmission for someone who received prenatal care in the 3</w:t>
      </w:r>
      <w:r w:rsidR="000F284E" w:rsidRPr="000F284E">
        <w:rPr>
          <w:vertAlign w:val="superscript"/>
        </w:rPr>
        <w:t>rd</w:t>
      </w:r>
      <w:r w:rsidR="000F284E">
        <w:t xml:space="preserve"> trimester…. </w:t>
      </w:r>
    </w:p>
    <w:p w14:paraId="71425FEF" w14:textId="6CDBEA79" w:rsidR="0004129C" w:rsidRDefault="00F45931" w:rsidP="0004129C">
      <w:r>
        <w:rPr>
          <w:noProof/>
          <w14:ligatures w14:val="standardContextual"/>
        </w:rPr>
        <w:drawing>
          <wp:inline distT="0" distB="0" distL="0" distR="0" wp14:anchorId="5D096548" wp14:editId="28049CE6">
            <wp:extent cx="5943600" cy="2608580"/>
            <wp:effectExtent l="0" t="0" r="0" b="0"/>
            <wp:docPr id="272956238" name="Picture 7" descr="A table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56238" name="Picture 7" descr="A table with numbers and percentag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08580"/>
                    </a:xfrm>
                    <a:prstGeom prst="rect">
                      <a:avLst/>
                    </a:prstGeom>
                  </pic:spPr>
                </pic:pic>
              </a:graphicData>
            </a:graphic>
          </wp:inline>
        </w:drawing>
      </w:r>
      <w:r w:rsidR="007B33A1">
        <w:rPr>
          <w:noProof/>
          <w14:ligatures w14:val="standardContextual"/>
        </w:rPr>
        <w:drawing>
          <wp:inline distT="0" distB="0" distL="0" distR="0" wp14:anchorId="4BBF1878" wp14:editId="174BF571">
            <wp:extent cx="5943600" cy="2814955"/>
            <wp:effectExtent l="0" t="0" r="0" b="4445"/>
            <wp:docPr id="1525777130" name="Picture 8" descr="A table of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777130" name="Picture 8" descr="A table of numbers and percentag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814955"/>
                    </a:xfrm>
                    <a:prstGeom prst="rect">
                      <a:avLst/>
                    </a:prstGeom>
                  </pic:spPr>
                </pic:pic>
              </a:graphicData>
            </a:graphic>
          </wp:inline>
        </w:drawing>
      </w:r>
    </w:p>
    <w:p w14:paraId="1A6739F4" w14:textId="77777777" w:rsidR="0004129C" w:rsidRPr="005E5A7D" w:rsidRDefault="0004129C" w:rsidP="007B33A1">
      <w:pPr>
        <w:pStyle w:val="Heading3"/>
      </w:pPr>
      <w:r w:rsidRPr="005E5A7D">
        <w:t>Success of therapy:</w:t>
      </w:r>
    </w:p>
    <w:p w14:paraId="7FCB2CEA" w14:textId="7DFF01D5" w:rsidR="009259B7" w:rsidRDefault="0004129C" w:rsidP="00537214">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rsidR="009259B7">
        <w:t xml:space="preserve"> </w:t>
      </w:r>
      <w:r w:rsidR="009259B7">
        <w:fldChar w:fldCharType="begin"/>
      </w:r>
      <w:r w:rsidR="006D4C74">
        <w:instrText xml:space="preserve"> ADDIN EN.CITE &lt;EndNote&gt;&lt;Cite&gt;&lt;Author&gt;Workowski&lt;/Author&gt;&lt;Year&gt;2021&lt;/Year&gt;&lt;RecNum&gt;1261&lt;/RecNum&gt;&lt;DisplayText&gt;(Workowski 2021)&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rsidR="009259B7">
        <w:fldChar w:fldCharType="separate"/>
      </w:r>
      <w:r w:rsidR="009259B7">
        <w:rPr>
          <w:noProof/>
        </w:rPr>
        <w:t>(Workowski 2021)</w:t>
      </w:r>
      <w:r w:rsidR="009259B7">
        <w:fldChar w:fldCharType="end"/>
      </w:r>
      <w:r w:rsidR="00EC3282">
        <w:t xml:space="preserve">. </w:t>
      </w:r>
    </w:p>
    <w:p w14:paraId="46829F4A" w14:textId="362E2EBB" w:rsidR="0004129C" w:rsidRDefault="0004129C" w:rsidP="00537214">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rsidR="00EC3282">
        <w:fldChar w:fldCharType="begin"/>
      </w:r>
      <w:r w:rsidR="006D4C74">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sidR="00EC3282">
        <w:fldChar w:fldCharType="separate"/>
      </w:r>
      <w:r w:rsidR="00EC3282">
        <w:rPr>
          <w:noProof/>
        </w:rPr>
        <w:t>(Alexander, Sheffield et al. 1999)</w:t>
      </w:r>
      <w:r w:rsidR="00EC3282">
        <w:fldChar w:fldCharType="end"/>
      </w:r>
      <w:r w:rsidR="00EC3282">
        <w:t xml:space="preserve"> </w:t>
      </w:r>
    </w:p>
    <w:p w14:paraId="1C25BB11" w14:textId="77777777" w:rsidR="0004129C" w:rsidRDefault="0004129C" w:rsidP="0004129C"/>
    <w:p w14:paraId="6803FA28" w14:textId="7F41E19E" w:rsidR="0004129C" w:rsidRDefault="00525B8B" w:rsidP="0004129C">
      <w:r>
        <w:t xml:space="preser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20BBE1F9" w14:textId="080CB6E9" w:rsidR="00E20F8B" w:rsidRPr="00014B65" w:rsidRDefault="00E20F8B" w:rsidP="00E20F8B">
      <w:pPr>
        <w:pStyle w:val="Heading1"/>
      </w:pPr>
      <w:r w:rsidRPr="00540970">
        <w:t>Proportion immediate</w:t>
      </w:r>
      <w:r>
        <w:t xml:space="preserve">ly </w:t>
      </w:r>
      <w:r w:rsidRPr="00540970">
        <w:t>treat</w:t>
      </w:r>
      <w:r>
        <w:t xml:space="preserve">ed </w:t>
      </w:r>
      <w:r w:rsidRPr="00540970">
        <w:t>following diagnosis</w:t>
      </w:r>
    </w:p>
    <w:p w14:paraId="0E2E4F4C" w14:textId="4B4254E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 xml:space="preserve">Robinson CL, Young L, </w:t>
      </w:r>
      <w:proofErr w:type="spellStart"/>
      <w:r w:rsidRPr="00FB2ECB">
        <w:rPr>
          <w:rFonts w:cs="Calibri"/>
          <w:szCs w:val="20"/>
        </w:rPr>
        <w:t>Bisgard</w:t>
      </w:r>
      <w:proofErr w:type="spellEnd"/>
      <w:r w:rsidRPr="00FB2ECB">
        <w:rPr>
          <w:rFonts w:cs="Calibri"/>
          <w:szCs w:val="20"/>
        </w:rPr>
        <w:t xml:space="preserve">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721449">
        <w:rPr>
          <w:rFonts w:cs="Calibri"/>
          <w:noProof/>
          <w:szCs w:val="20"/>
        </w:rPr>
        <w:t>(Robinson, Young et al. 2016)</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3B53BBF6" w14:textId="77777777" w:rsidR="00E20F8B" w:rsidRDefault="00E20F8B" w:rsidP="0053721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20446D81" w14:textId="1596FE65" w:rsidR="00E20F8B" w:rsidRDefault="00E20F8B" w:rsidP="00537214">
      <w:pPr>
        <w:pStyle w:val="ListParagraph"/>
        <w:numPr>
          <w:ilvl w:val="1"/>
          <w:numId w:val="14"/>
        </w:numPr>
        <w:spacing w:before="0" w:after="0"/>
        <w:jc w:val="both"/>
        <w:rPr>
          <w:rFonts w:cs="Calibri"/>
          <w:b/>
          <w:bCs/>
          <w:szCs w:val="20"/>
        </w:rPr>
      </w:pPr>
      <w:r w:rsidRPr="009729CC">
        <w:rPr>
          <w:rFonts w:cs="Calibri"/>
          <w:b/>
          <w:bCs/>
          <w:szCs w:val="20"/>
        </w:rPr>
        <w:t xml:space="preserve">Proportion immediately treated = 67% (if assuming 0-7 days) </w:t>
      </w:r>
    </w:p>
    <w:p w14:paraId="54FDB35A" w14:textId="35024B9B" w:rsidR="009729CC" w:rsidRDefault="009729CC" w:rsidP="00537214">
      <w:pPr>
        <w:pStyle w:val="ListParagraph"/>
        <w:numPr>
          <w:ilvl w:val="1"/>
          <w:numId w:val="14"/>
        </w:numPr>
        <w:spacing w:before="0" w:after="0"/>
        <w:jc w:val="both"/>
        <w:rPr>
          <w:rFonts w:cs="Calibri"/>
          <w:b/>
          <w:bCs/>
          <w:szCs w:val="20"/>
        </w:rPr>
      </w:pPr>
      <w:r>
        <w:rPr>
          <w:rFonts w:cs="Calibri"/>
          <w:b/>
          <w:bCs/>
          <w:szCs w:val="20"/>
        </w:rPr>
        <w:t>Among those not immediately treated</w:t>
      </w:r>
      <w:proofErr w:type="gramStart"/>
      <w:r>
        <w:rPr>
          <w:rFonts w:cs="Calibri"/>
          <w:b/>
          <w:bCs/>
          <w:szCs w:val="20"/>
        </w:rPr>
        <w:t xml:space="preserve">: </w:t>
      </w:r>
      <w:r w:rsidR="00482207">
        <w:rPr>
          <w:rFonts w:cs="Calibri"/>
          <w:b/>
          <w:bCs/>
          <w:szCs w:val="20"/>
        </w:rPr>
        <w:t>:</w:t>
      </w:r>
      <w:proofErr w:type="gramEnd"/>
      <w:r w:rsidR="00482207">
        <w:rPr>
          <w:rFonts w:cs="Calibri"/>
          <w:b/>
          <w:bCs/>
          <w:szCs w:val="20"/>
        </w:rPr>
        <w:t xml:space="preserve"> 75% were </w:t>
      </w:r>
      <w:r>
        <w:rPr>
          <w:rFonts w:cs="Calibri"/>
          <w:b/>
          <w:bCs/>
          <w:szCs w:val="20"/>
        </w:rPr>
        <w:t xml:space="preserve">treated under </w:t>
      </w:r>
      <w:r w:rsidR="00537214">
        <w:rPr>
          <w:rFonts w:cs="Calibri"/>
          <w:b/>
          <w:bCs/>
          <w:szCs w:val="20"/>
        </w:rPr>
        <w:t xml:space="preserve">90 days, and 25% had no treatment reported </w:t>
      </w:r>
    </w:p>
    <w:p w14:paraId="0771D7F7" w14:textId="77777777" w:rsidR="00482207" w:rsidRPr="00482207" w:rsidRDefault="00482207" w:rsidP="00482207">
      <w:pPr>
        <w:spacing w:before="0" w:after="0"/>
        <w:jc w:val="both"/>
        <w:rPr>
          <w:rFonts w:cs="Calibri"/>
          <w:b/>
          <w:bCs/>
          <w:szCs w:val="20"/>
        </w:rPr>
      </w:pPr>
    </w:p>
    <w:p w14:paraId="2DF9E782" w14:textId="77777777" w:rsidR="00C41CE1" w:rsidRPr="007E46C4" w:rsidRDefault="00C41CE1" w:rsidP="009729CC">
      <w:pPr>
        <w:pStyle w:val="ListParagraph"/>
        <w:spacing w:before="0" w:after="0"/>
        <w:ind w:left="2160"/>
        <w:jc w:val="both"/>
        <w:rPr>
          <w:rFonts w:cs="Calibri"/>
          <w:b/>
          <w:bCs/>
          <w:szCs w:val="20"/>
        </w:rPr>
      </w:pPr>
    </w:p>
    <w:p w14:paraId="5C200422" w14:textId="77777777" w:rsidR="00E20F8B" w:rsidRPr="00014B65" w:rsidRDefault="00E20F8B" w:rsidP="00E20F8B">
      <w:pPr>
        <w:jc w:val="both"/>
        <w:rPr>
          <w:rFonts w:cs="Calibri"/>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22"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626EC8F3"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p>
    <w:p w14:paraId="4F200F55" w14:textId="77777777" w:rsidR="00E20F8B" w:rsidRDefault="00E20F8B" w:rsidP="00537214">
      <w:pPr>
        <w:pStyle w:val="ListParagraph"/>
        <w:numPr>
          <w:ilvl w:val="0"/>
          <w:numId w:val="14"/>
        </w:numPr>
        <w:spacing w:before="0" w:after="0"/>
        <w:jc w:val="both"/>
        <w:rPr>
          <w:rFonts w:cs="Calibri"/>
          <w:szCs w:val="20"/>
        </w:rPr>
      </w:pPr>
      <w:r>
        <w:rPr>
          <w:rFonts w:cs="Calibri"/>
          <w:szCs w:val="20"/>
        </w:rPr>
        <w:t>(Same data as reference 1; older; but disaggregated by stage/clinic site)</w:t>
      </w:r>
    </w:p>
    <w:p w14:paraId="1BF90FCA"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See all data reported in Table 2 (screenshot below) </w:t>
      </w:r>
    </w:p>
    <w:p w14:paraId="3CDF7F0A"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Primary</w:t>
      </w:r>
    </w:p>
    <w:p w14:paraId="6519877C"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clinic: 92% had 0 days between screening and treatment; 4% had 1-7 days </w:t>
      </w:r>
    </w:p>
    <w:p w14:paraId="1F6F8C9F"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clinic: 19% had 0 days; 32% had 1-7 days </w:t>
      </w:r>
    </w:p>
    <w:p w14:paraId="15726ACF"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Secondary</w:t>
      </w:r>
    </w:p>
    <w:p w14:paraId="61783FC5"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76% 0 days; 15% 1-7 days </w:t>
      </w:r>
    </w:p>
    <w:p w14:paraId="5D3347B9"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9% 0 days; 47% 1-7 days </w:t>
      </w:r>
    </w:p>
    <w:p w14:paraId="13537846"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EL</w:t>
      </w:r>
    </w:p>
    <w:p w14:paraId="0439D6C5"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67% 0 days; 23% 1-7 days </w:t>
      </w:r>
    </w:p>
    <w:p w14:paraId="39F10607"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7% 0 days; 29% 1-7 days </w:t>
      </w:r>
    </w:p>
    <w:p w14:paraId="6E8118CD"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 xml:space="preserve">LL </w:t>
      </w:r>
    </w:p>
    <w:p w14:paraId="69A15DA4"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30% 0 days; 22% 1-7 days </w:t>
      </w:r>
    </w:p>
    <w:p w14:paraId="6E924F71"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6% 0 days; 24% 107 days </w:t>
      </w:r>
    </w:p>
    <w:p w14:paraId="7DFE8D58"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 xml:space="preserve">Unknown Latent </w:t>
      </w:r>
    </w:p>
    <w:p w14:paraId="29816D5E"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22% 0 days 39%; 1-7 days </w:t>
      </w:r>
    </w:p>
    <w:p w14:paraId="654D877D"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10% 0 days; 43% 1-7 days  </w:t>
      </w:r>
    </w:p>
    <w:p w14:paraId="6A53A62B"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Also reports % 8-14 days; 15-30 days; &gt;30 days; didn’t include all data here </w:t>
      </w:r>
    </w:p>
    <w:p w14:paraId="261A9EB5" w14:textId="77777777" w:rsidR="00E20F8B" w:rsidRPr="002771B5" w:rsidRDefault="00E20F8B" w:rsidP="00E20F8B">
      <w:pPr>
        <w:jc w:val="both"/>
        <w:rPr>
          <w:rFonts w:cs="Calibri"/>
          <w:szCs w:val="20"/>
        </w:rPr>
      </w:pPr>
      <w:r w:rsidRPr="002771B5">
        <w:rPr>
          <w:rFonts w:cs="Calibri"/>
          <w:noProof/>
          <w:szCs w:val="20"/>
        </w:rPr>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23"/>
                    <a:stretch>
                      <a:fillRect/>
                    </a:stretch>
                  </pic:blipFill>
                  <pic:spPr>
                    <a:xfrm>
                      <a:off x="0" y="0"/>
                      <a:ext cx="5943600" cy="4431665"/>
                    </a:xfrm>
                    <a:prstGeom prst="rect">
                      <a:avLst/>
                    </a:prstGeom>
                  </pic:spPr>
                </pic:pic>
              </a:graphicData>
            </a:graphic>
          </wp:inline>
        </w:drawing>
      </w:r>
    </w:p>
    <w:p w14:paraId="66474C7C" w14:textId="77777777" w:rsidR="00E20F8B" w:rsidRDefault="00E20F8B" w:rsidP="00E20F8B"/>
    <w:p w14:paraId="584E1CDE" w14:textId="77777777" w:rsidR="00E20F8B" w:rsidRDefault="00E20F8B" w:rsidP="00E20F8B"/>
    <w:p w14:paraId="47B65919" w14:textId="77777777" w:rsidR="00E20F8B" w:rsidRDefault="00E20F8B" w:rsidP="00E20F8B"/>
    <w:p w14:paraId="2A8D293E" w14:textId="77777777" w:rsidR="00721449" w:rsidRPr="00DA575A" w:rsidRDefault="00721449" w:rsidP="00721449">
      <w:pPr>
        <w:jc w:val="both"/>
        <w:rPr>
          <w:rFonts w:cs="Calibri"/>
          <w:b/>
          <w:bCs/>
          <w:szCs w:val="20"/>
        </w:rPr>
      </w:pPr>
      <w:r w:rsidRPr="00DA575A">
        <w:rPr>
          <w:rFonts w:cs="Calibri"/>
          <w:b/>
          <w:bCs/>
          <w:szCs w:val="20"/>
        </w:rPr>
        <w:t xml:space="preserve">Value: </w:t>
      </w:r>
    </w:p>
    <w:p w14:paraId="0473EA0C" w14:textId="77777777" w:rsidR="00721449" w:rsidRDefault="00721449" w:rsidP="00537214">
      <w:pPr>
        <w:pStyle w:val="ListParagraph"/>
        <w:numPr>
          <w:ilvl w:val="0"/>
          <w:numId w:val="25"/>
        </w:numPr>
        <w:spacing w:before="0" w:after="0"/>
        <w:jc w:val="both"/>
        <w:rPr>
          <w:rFonts w:cs="Calibri"/>
          <w:szCs w:val="20"/>
        </w:rPr>
      </w:pPr>
      <w:r>
        <w:rPr>
          <w:rFonts w:cs="Calibri"/>
          <w:szCs w:val="20"/>
        </w:rPr>
        <w:t xml:space="preserve">If disaggregating by stage, use estimates from Chen et al (Ref 2 below) </w:t>
      </w:r>
    </w:p>
    <w:p w14:paraId="6DE67C83" w14:textId="77777777" w:rsidR="00721449" w:rsidRDefault="00721449" w:rsidP="00537214">
      <w:pPr>
        <w:pStyle w:val="ListParagraph"/>
        <w:numPr>
          <w:ilvl w:val="0"/>
          <w:numId w:val="25"/>
        </w:numPr>
        <w:spacing w:before="0" w:after="0"/>
        <w:jc w:val="both"/>
        <w:rPr>
          <w:rFonts w:cs="Calibri"/>
          <w:szCs w:val="20"/>
        </w:rPr>
      </w:pPr>
      <w:r>
        <w:rPr>
          <w:rFonts w:cs="Calibri"/>
          <w:szCs w:val="20"/>
        </w:rPr>
        <w:t xml:space="preserve">If combining all stages (probably not the best idea as the values </w:t>
      </w:r>
      <w:proofErr w:type="gramStart"/>
      <w:r>
        <w:rPr>
          <w:rFonts w:cs="Calibri"/>
          <w:szCs w:val="20"/>
        </w:rPr>
        <w:t>vary</w:t>
      </w:r>
      <w:proofErr w:type="gramEnd"/>
      <w:r>
        <w:rPr>
          <w:rFonts w:cs="Calibri"/>
          <w:szCs w:val="20"/>
        </w:rPr>
        <w:t xml:space="preserve"> by stage in Chen et al): </w:t>
      </w:r>
    </w:p>
    <w:p w14:paraId="3E43A999" w14:textId="0E0C9BB9" w:rsidR="00721449" w:rsidRDefault="00721449" w:rsidP="00537214">
      <w:pPr>
        <w:pStyle w:val="ListParagraph"/>
        <w:numPr>
          <w:ilvl w:val="1"/>
          <w:numId w:val="25"/>
        </w:numPr>
        <w:spacing w:before="0" w:after="0"/>
        <w:jc w:val="both"/>
        <w:rPr>
          <w:rFonts w:cs="Calibri"/>
          <w:szCs w:val="20"/>
        </w:rPr>
      </w:pPr>
      <w:r>
        <w:rPr>
          <w:rFonts w:cs="Calibri"/>
          <w:szCs w:val="20"/>
        </w:rPr>
        <w:t xml:space="preserve">Proportion treated within 7 days = 67% (Robinson et al; Ref 1 below) </w:t>
      </w:r>
      <w:r>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Pr>
          <w:rFonts w:cs="Calibri"/>
          <w:szCs w:val="20"/>
        </w:rPr>
        <w:fldChar w:fldCharType="separate"/>
      </w:r>
      <w:r>
        <w:rPr>
          <w:rFonts w:cs="Calibri"/>
          <w:noProof/>
          <w:szCs w:val="20"/>
        </w:rPr>
        <w:t>(Robinson, Young et al. 2016)</w:t>
      </w:r>
      <w:r>
        <w:rPr>
          <w:rFonts w:cs="Calibri"/>
          <w:szCs w:val="20"/>
        </w:rPr>
        <w:fldChar w:fldCharType="end"/>
      </w:r>
    </w:p>
    <w:p w14:paraId="44CE1DBC" w14:textId="77777777" w:rsidR="00721449" w:rsidRDefault="00721449" w:rsidP="00537214">
      <w:pPr>
        <w:pStyle w:val="ListParagraph"/>
        <w:numPr>
          <w:ilvl w:val="1"/>
          <w:numId w:val="25"/>
        </w:numPr>
        <w:spacing w:before="0" w:after="0"/>
        <w:jc w:val="both"/>
        <w:rPr>
          <w:rFonts w:cs="Calibri"/>
          <w:szCs w:val="20"/>
        </w:rPr>
      </w:pPr>
      <w:r>
        <w:rPr>
          <w:rFonts w:cs="Calibri"/>
          <w:szCs w:val="20"/>
        </w:rPr>
        <w:t xml:space="preserve">Proportion treated within 14 days = 80% (Robinson et al; and </w:t>
      </w:r>
      <w:proofErr w:type="spellStart"/>
      <w:r w:rsidRPr="005D76ED">
        <w:rPr>
          <w:rFonts w:cs="Calibri"/>
          <w:szCs w:val="20"/>
        </w:rPr>
        <w:t>Liroff</w:t>
      </w:r>
      <w:proofErr w:type="spellEnd"/>
      <w:r>
        <w:rPr>
          <w:rFonts w:cs="Calibri"/>
          <w:szCs w:val="20"/>
        </w:rPr>
        <w:t xml:space="preserve"> et al [Ref 3 below] have similar estimates) </w:t>
      </w:r>
    </w:p>
    <w:p w14:paraId="32579641" w14:textId="77777777" w:rsidR="00721449" w:rsidRDefault="00721449" w:rsidP="00721449">
      <w:pPr>
        <w:jc w:val="both"/>
        <w:rPr>
          <w:rFonts w:cs="Calibri"/>
          <w:szCs w:val="20"/>
        </w:rPr>
      </w:pPr>
    </w:p>
    <w:p w14:paraId="3984F5DD" w14:textId="77777777" w:rsidR="00E20F8B" w:rsidRDefault="00E20F8B" w:rsidP="00E20F8B"/>
    <w:p w14:paraId="3CD8FAB3" w14:textId="77777777" w:rsidR="00E20F8B" w:rsidRDefault="00E20F8B" w:rsidP="00E20F8B"/>
    <w:p w14:paraId="6B166F94"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3)</w:t>
      </w:r>
      <w:r w:rsidRPr="00014B65">
        <w:rPr>
          <w:rFonts w:cs="Calibri"/>
          <w:b/>
          <w:bCs/>
          <w:szCs w:val="20"/>
        </w:rPr>
        <w:t xml:space="preserve">: </w:t>
      </w:r>
      <w:proofErr w:type="spellStart"/>
      <w:r w:rsidRPr="005D76ED">
        <w:rPr>
          <w:rFonts w:cs="Calibri"/>
          <w:szCs w:val="20"/>
        </w:rPr>
        <w:t>Liroff</w:t>
      </w:r>
      <w:proofErr w:type="spellEnd"/>
      <w:r w:rsidRPr="005D76ED">
        <w:rPr>
          <w:rFonts w:cs="Calibri"/>
          <w:szCs w:val="20"/>
        </w:rPr>
        <w:t xml:space="preserve"> K, </w:t>
      </w:r>
      <w:proofErr w:type="spellStart"/>
      <w:r w:rsidRPr="005D76ED">
        <w:rPr>
          <w:rFonts w:cs="Calibri"/>
          <w:szCs w:val="20"/>
        </w:rPr>
        <w:t>Kassaye</w:t>
      </w:r>
      <w:proofErr w:type="spellEnd"/>
      <w:r w:rsidRPr="005D76ED">
        <w:rPr>
          <w:rFonts w:cs="Calibri"/>
          <w:szCs w:val="20"/>
        </w:rPr>
        <w:t xml:space="preserve"> SG, Spence AB, Kumar PN, Natarajan M, Harold R, Dorsey K, Doshi RK, Visconti AJ. The Tenacious Treponema: A Retrospective Examination of Syphilis Treatment Disparities in Washington, DC. Sexually Transmitted Diseases. 2023 Jan 5:10-97.</w:t>
      </w:r>
    </w:p>
    <w:p w14:paraId="56C376B4" w14:textId="77777777" w:rsidR="00E20F8B" w:rsidRDefault="00E20F8B" w:rsidP="00E20F8B">
      <w:pPr>
        <w:jc w:val="both"/>
        <w:rPr>
          <w:rFonts w:cs="Calibri"/>
          <w:szCs w:val="20"/>
        </w:rPr>
      </w:pPr>
      <w:hyperlink r:id="rId24" w:history="1">
        <w:r w:rsidRPr="00397931">
          <w:rPr>
            <w:rStyle w:val="Hyperlink"/>
            <w:rFonts w:cs="Calibri"/>
            <w:szCs w:val="20"/>
          </w:rPr>
          <w:t>https://journals.lww.com/stdjournal/fulltext/2024/01000/the_tenacious_treponema__a_retrospective.1.aspx</w:t>
        </w:r>
      </w:hyperlink>
    </w:p>
    <w:p w14:paraId="23ADADA3" w14:textId="77777777" w:rsidR="00E20F8B" w:rsidRPr="00014B65" w:rsidRDefault="00E20F8B" w:rsidP="00E20F8B">
      <w:pPr>
        <w:jc w:val="both"/>
        <w:rPr>
          <w:rFonts w:cs="Calibri"/>
          <w:szCs w:val="20"/>
        </w:rPr>
      </w:pPr>
    </w:p>
    <w:p w14:paraId="58EAFC50"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9DE6872"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DC from 2015-2019; includes ORs for delayed treatment (&gt;14 days) for early latent (vs. p/s) and by treatment provider (private, clinic, public health department, hospital, etc.) </w:t>
      </w:r>
    </w:p>
    <w:p w14:paraId="7459C004"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19.5% had delayed treatment (&gt;14 days after diagnosis) </w:t>
      </w:r>
    </w:p>
    <w:p w14:paraId="32285B28" w14:textId="77777777" w:rsidR="00E20F8B" w:rsidRDefault="00E20F8B" w:rsidP="00537214">
      <w:pPr>
        <w:pStyle w:val="ListParagraph"/>
        <w:numPr>
          <w:ilvl w:val="1"/>
          <w:numId w:val="14"/>
        </w:numPr>
        <w:spacing w:before="0" w:after="0"/>
        <w:jc w:val="both"/>
        <w:rPr>
          <w:rFonts w:cs="Calibri"/>
          <w:b/>
          <w:bCs/>
          <w:szCs w:val="20"/>
        </w:rPr>
      </w:pPr>
      <w:r w:rsidRPr="00063DC3">
        <w:rPr>
          <w:rFonts w:cs="Calibri"/>
          <w:szCs w:val="20"/>
        </w:rPr>
        <w:sym w:font="Wingdings" w:char="F0E0"/>
      </w:r>
      <w:r>
        <w:rPr>
          <w:rFonts w:cs="Calibri"/>
          <w:szCs w:val="20"/>
        </w:rPr>
        <w:t xml:space="preserve"> </w:t>
      </w:r>
      <w:r w:rsidRPr="007E46C4">
        <w:rPr>
          <w:rFonts w:cs="Calibri"/>
          <w:b/>
          <w:bCs/>
          <w:szCs w:val="20"/>
        </w:rPr>
        <w:t xml:space="preserve">Proportion immediately treated = </w:t>
      </w:r>
    </w:p>
    <w:p w14:paraId="513DD131" w14:textId="77777777" w:rsidR="00E20F8B" w:rsidRPr="00DA575A" w:rsidRDefault="00E20F8B" w:rsidP="00537214">
      <w:pPr>
        <w:pStyle w:val="ListParagraph"/>
        <w:numPr>
          <w:ilvl w:val="2"/>
          <w:numId w:val="14"/>
        </w:numPr>
        <w:spacing w:before="0" w:after="0"/>
        <w:jc w:val="both"/>
        <w:rPr>
          <w:rFonts w:cs="Calibri"/>
          <w:b/>
          <w:bCs/>
          <w:szCs w:val="20"/>
        </w:rPr>
      </w:pPr>
      <w:r>
        <w:rPr>
          <w:rFonts w:cs="Calibri"/>
          <w:b/>
          <w:bCs/>
          <w:szCs w:val="20"/>
        </w:rPr>
        <w:t xml:space="preserve">80.5% (if assuming 0-14 days) </w:t>
      </w:r>
    </w:p>
    <w:p w14:paraId="4B8F1F77" w14:textId="77777777" w:rsidR="00E20F8B" w:rsidRDefault="00E20F8B" w:rsidP="00E20F8B"/>
    <w:p w14:paraId="3B55046D" w14:textId="77777777" w:rsidR="00E20F8B" w:rsidRDefault="00E20F8B" w:rsidP="00D521AE">
      <w:pPr>
        <w:pStyle w:val="Heading1"/>
      </w:pPr>
    </w:p>
    <w:p w14:paraId="1AA6AD29" w14:textId="1304D466" w:rsidR="00E20F8B" w:rsidRDefault="00E20F8B" w:rsidP="00D521AE">
      <w:pPr>
        <w:pStyle w:val="Heading1"/>
      </w:pPr>
      <w:proofErr w:type="spellStart"/>
      <w:r>
        <w:t>Miscellanous</w:t>
      </w:r>
      <w:proofErr w:type="spellEnd"/>
    </w:p>
    <w:p w14:paraId="6E93A3E4" w14:textId="6EC87112" w:rsidR="00C42562" w:rsidRDefault="006A0AA6" w:rsidP="00E20F8B">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25"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26"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E20F8B">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log(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log(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14.5= 0.68% for men  &amp; -log(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t xml:space="preserve">References </w:t>
      </w:r>
    </w:p>
    <w:p w14:paraId="03E6A46F" w14:textId="77777777" w:rsidR="003B7782" w:rsidRPr="003B7782" w:rsidRDefault="009E5F82" w:rsidP="003B7782">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3B7782" w:rsidRPr="003B7782">
        <w:rPr>
          <w:noProof/>
        </w:rPr>
        <w:t xml:space="preserve">Alexander, J. M., J. S. Sheffield, P. J. Sanchez, J. Mayfield and G. D. Wendel Jr (1999). "Efficacy of treatment for syphilis in pregnancy." </w:t>
      </w:r>
      <w:r w:rsidR="003B7782" w:rsidRPr="003B7782">
        <w:rPr>
          <w:noProof/>
          <w:u w:val="single"/>
        </w:rPr>
        <w:t>Obstetrics &amp; Gynecology</w:t>
      </w:r>
      <w:r w:rsidR="003B7782" w:rsidRPr="003B7782">
        <w:rPr>
          <w:noProof/>
        </w:rPr>
        <w:t xml:space="preserve"> </w:t>
      </w:r>
      <w:r w:rsidR="003B7782" w:rsidRPr="003B7782">
        <w:rPr>
          <w:b/>
          <w:noProof/>
        </w:rPr>
        <w:t>93</w:t>
      </w:r>
      <w:r w:rsidR="003B7782" w:rsidRPr="003B7782">
        <w:rPr>
          <w:noProof/>
        </w:rPr>
        <w:t>(1): 5-8.</w:t>
      </w:r>
    </w:p>
    <w:p w14:paraId="17312D56" w14:textId="77777777" w:rsidR="003B7782" w:rsidRPr="003B7782" w:rsidRDefault="003B7782" w:rsidP="003B7782">
      <w:pPr>
        <w:pStyle w:val="EndNoteBibliography"/>
        <w:spacing w:after="0"/>
        <w:ind w:left="0" w:firstLine="0"/>
        <w:rPr>
          <w:noProof/>
        </w:rPr>
      </w:pPr>
      <w:r w:rsidRPr="003B7782">
        <w:rPr>
          <w:noProof/>
        </w:rPr>
        <w:t xml:space="preserve">Alexander, L. J. and A. G. SCHOCH (1949). "Prevention of syphilis: Penicillin calcium in oil and white wax, usp, bismuth ethylcamphorate and oxophenarsine hydrochloride in treatment, during incubation stage, of persons exposed to syphilis." </w:t>
      </w:r>
      <w:r w:rsidRPr="003B7782">
        <w:rPr>
          <w:noProof/>
          <w:u w:val="single"/>
        </w:rPr>
        <w:t>Archives of dermatology and syphilology</w:t>
      </w:r>
      <w:r w:rsidRPr="003B7782">
        <w:rPr>
          <w:noProof/>
        </w:rPr>
        <w:t xml:space="preserve"> </w:t>
      </w:r>
      <w:r w:rsidRPr="003B7782">
        <w:rPr>
          <w:b/>
          <w:noProof/>
        </w:rPr>
        <w:t>59</w:t>
      </w:r>
      <w:r w:rsidRPr="003B7782">
        <w:rPr>
          <w:noProof/>
        </w:rPr>
        <w:t>(1): 1-10.</w:t>
      </w:r>
    </w:p>
    <w:p w14:paraId="01FC0AD0" w14:textId="77777777" w:rsidR="003B7782" w:rsidRPr="003B7782" w:rsidRDefault="003B7782" w:rsidP="003B7782">
      <w:pPr>
        <w:pStyle w:val="EndNoteBibliography"/>
        <w:spacing w:after="0"/>
        <w:ind w:left="0" w:firstLine="0"/>
        <w:rPr>
          <w:noProof/>
        </w:rPr>
      </w:pPr>
      <w:r w:rsidRPr="003B7782">
        <w:rPr>
          <w:noProof/>
        </w:rPr>
        <w:t xml:space="preserve">Brewer, D. D. (2005). "Case-finding effectiveness of partner notification and cluster investigation for sexually transmitted diseases/HIV." </w:t>
      </w:r>
      <w:r w:rsidRPr="003B7782">
        <w:rPr>
          <w:noProof/>
          <w:u w:val="single"/>
        </w:rPr>
        <w:t>Sexually transmitted diseases</w:t>
      </w:r>
      <w:r w:rsidRPr="003B7782">
        <w:rPr>
          <w:noProof/>
        </w:rPr>
        <w:t xml:space="preserve"> </w:t>
      </w:r>
      <w:r w:rsidRPr="003B7782">
        <w:rPr>
          <w:b/>
          <w:noProof/>
        </w:rPr>
        <w:t>32</w:t>
      </w:r>
      <w:r w:rsidRPr="003B7782">
        <w:rPr>
          <w:noProof/>
        </w:rPr>
        <w:t>(2): 78-83.</w:t>
      </w:r>
    </w:p>
    <w:p w14:paraId="6AFC09F1" w14:textId="77777777" w:rsidR="003B7782" w:rsidRPr="003B7782" w:rsidRDefault="003B7782" w:rsidP="003B7782">
      <w:pPr>
        <w:pStyle w:val="EndNoteBibliography"/>
        <w:spacing w:after="0"/>
        <w:ind w:left="0" w:firstLine="0"/>
        <w:rPr>
          <w:noProof/>
        </w:rPr>
      </w:pPr>
      <w:r w:rsidRPr="003B7782">
        <w:rPr>
          <w:noProof/>
        </w:rPr>
        <w:t xml:space="preserve">Clark, E. G. and N. Danbolt (1955). "The Oslo study of the natural history of untreated syphilis: an epidemiologic investigation based on a restudy of the Boeck-Bruusgaard material a review and appraisal." </w:t>
      </w:r>
      <w:r w:rsidRPr="003B7782">
        <w:rPr>
          <w:noProof/>
          <w:u w:val="single"/>
        </w:rPr>
        <w:t>Journal of chronic diseases</w:t>
      </w:r>
      <w:r w:rsidRPr="003B7782">
        <w:rPr>
          <w:noProof/>
        </w:rPr>
        <w:t xml:space="preserve"> </w:t>
      </w:r>
      <w:r w:rsidRPr="003B7782">
        <w:rPr>
          <w:b/>
          <w:noProof/>
        </w:rPr>
        <w:t>2</w:t>
      </w:r>
      <w:r w:rsidRPr="003B7782">
        <w:rPr>
          <w:noProof/>
        </w:rPr>
        <w:t>(3): 311-344.</w:t>
      </w:r>
    </w:p>
    <w:p w14:paraId="0EC92405" w14:textId="77777777" w:rsidR="003B7782" w:rsidRPr="003B7782" w:rsidRDefault="003B7782" w:rsidP="003B7782">
      <w:pPr>
        <w:pStyle w:val="EndNoteBibliography"/>
        <w:spacing w:after="0"/>
        <w:ind w:left="0" w:firstLine="0"/>
        <w:rPr>
          <w:noProof/>
        </w:rPr>
      </w:pPr>
      <w:r w:rsidRPr="003B7782">
        <w:rPr>
          <w:noProof/>
        </w:rPr>
        <w:t xml:space="preserve">Cooper, J. M. and P. J. Sánchez (2018). </w:t>
      </w:r>
      <w:r w:rsidRPr="003B7782">
        <w:rPr>
          <w:noProof/>
          <w:u w:val="single"/>
        </w:rPr>
        <w:t>Congenital syphilis</w:t>
      </w:r>
      <w:r w:rsidRPr="003B7782">
        <w:rPr>
          <w:noProof/>
        </w:rPr>
        <w:t>. Seminars in perinatology, Elsevier.</w:t>
      </w:r>
    </w:p>
    <w:p w14:paraId="2DDD63D8" w14:textId="77777777" w:rsidR="003B7782" w:rsidRPr="003B7782" w:rsidRDefault="003B7782" w:rsidP="003B7782">
      <w:pPr>
        <w:pStyle w:val="EndNoteBibliography"/>
        <w:spacing w:after="0"/>
        <w:ind w:left="0" w:firstLine="0"/>
        <w:rPr>
          <w:noProof/>
        </w:rPr>
      </w:pPr>
      <w:r w:rsidRPr="003B7782">
        <w:rPr>
          <w:noProof/>
        </w:rPr>
        <w:t xml:space="preserve">Cope, A. B., K. T. Bernstein, J. Matthias, M. Rahman, J. C. Diesel, R. A. Pugsley, J. A. Schillinger, R. A. C. Ng, E. J. Klingler and V. L. Mobley (2022). "Effectiveness of syphilis partner notification after adjusting for treatment dates, 7 jurisdictions." </w:t>
      </w:r>
      <w:r w:rsidRPr="003B7782">
        <w:rPr>
          <w:noProof/>
          <w:u w:val="single"/>
        </w:rPr>
        <w:t>Sexually transmitted diseases</w:t>
      </w:r>
      <w:r w:rsidRPr="003B7782">
        <w:rPr>
          <w:noProof/>
        </w:rPr>
        <w:t xml:space="preserve"> </w:t>
      </w:r>
      <w:r w:rsidRPr="003B7782">
        <w:rPr>
          <w:b/>
          <w:noProof/>
        </w:rPr>
        <w:t>49</w:t>
      </w:r>
      <w:r w:rsidRPr="003B7782">
        <w:rPr>
          <w:noProof/>
        </w:rPr>
        <w:t>(2): 160-165.</w:t>
      </w:r>
    </w:p>
    <w:p w14:paraId="031317A0" w14:textId="77777777" w:rsidR="003B7782" w:rsidRPr="003B7782" w:rsidRDefault="003B7782" w:rsidP="003B7782">
      <w:pPr>
        <w:pStyle w:val="EndNoteBibliography"/>
        <w:spacing w:after="0"/>
        <w:ind w:left="0" w:firstLine="0"/>
        <w:rPr>
          <w:noProof/>
        </w:rPr>
      </w:pPr>
      <w:r w:rsidRPr="003B7782">
        <w:rPr>
          <w:noProof/>
        </w:rPr>
        <w:t xml:space="preserve">De Voux, A., S. Kidd and E. A. Torrone (2018). "Reported cases of neurosyphilis among early syphilis cases—United States, 2009 to 2015." </w:t>
      </w:r>
      <w:r w:rsidRPr="003B7782">
        <w:rPr>
          <w:noProof/>
          <w:u w:val="single"/>
        </w:rPr>
        <w:t>Sexually transmitted diseases</w:t>
      </w:r>
      <w:r w:rsidRPr="003B7782">
        <w:rPr>
          <w:noProof/>
        </w:rPr>
        <w:t xml:space="preserve"> </w:t>
      </w:r>
      <w:r w:rsidRPr="003B7782">
        <w:rPr>
          <w:b/>
          <w:noProof/>
        </w:rPr>
        <w:t>45</w:t>
      </w:r>
      <w:r w:rsidRPr="003B7782">
        <w:rPr>
          <w:noProof/>
        </w:rPr>
        <w:t>(1): 39-41.</w:t>
      </w:r>
    </w:p>
    <w:p w14:paraId="302833E6" w14:textId="77777777" w:rsidR="003B7782" w:rsidRPr="003B7782" w:rsidRDefault="003B7782" w:rsidP="003B7782">
      <w:pPr>
        <w:pStyle w:val="EndNoteBibliography"/>
        <w:spacing w:after="0"/>
        <w:ind w:left="0" w:firstLine="0"/>
        <w:rPr>
          <w:noProof/>
        </w:rPr>
      </w:pPr>
      <w:r w:rsidRPr="003B7782">
        <w:rPr>
          <w:noProof/>
        </w:rPr>
        <w:t xml:space="preserve">Fang, J., E. Partridge, G. M. Bautista and D. Sankaran (2022). "Congenital syphilis epidemiology, prevention, and management in the United States: a 2022 update." </w:t>
      </w:r>
      <w:r w:rsidRPr="003B7782">
        <w:rPr>
          <w:noProof/>
          <w:u w:val="single"/>
        </w:rPr>
        <w:t>Cureus</w:t>
      </w:r>
      <w:r w:rsidRPr="003B7782">
        <w:rPr>
          <w:noProof/>
        </w:rPr>
        <w:t xml:space="preserve"> </w:t>
      </w:r>
      <w:r w:rsidRPr="003B7782">
        <w:rPr>
          <w:b/>
          <w:noProof/>
        </w:rPr>
        <w:t>14</w:t>
      </w:r>
      <w:r w:rsidRPr="003B7782">
        <w:rPr>
          <w:noProof/>
        </w:rPr>
        <w:t>(12).</w:t>
      </w:r>
    </w:p>
    <w:p w14:paraId="5B9434E7" w14:textId="77777777" w:rsidR="003B7782" w:rsidRPr="003B7782" w:rsidRDefault="003B7782" w:rsidP="003B7782">
      <w:pPr>
        <w:pStyle w:val="EndNoteBibliography"/>
        <w:spacing w:after="0"/>
        <w:ind w:left="0" w:firstLine="0"/>
        <w:rPr>
          <w:noProof/>
        </w:rPr>
      </w:pPr>
      <w:r w:rsidRPr="003B7782">
        <w:rPr>
          <w:noProof/>
        </w:rPr>
        <w:t xml:space="preserve">Fiumara, N. J., W. L. Fleming, J. G. Downing and F. L. Good (1952). "The incidence of prenatal syphilis at the Boston City Hospital." </w:t>
      </w:r>
      <w:r w:rsidRPr="003B7782">
        <w:rPr>
          <w:noProof/>
          <w:u w:val="single"/>
        </w:rPr>
        <w:t>New England Journal of Medicine</w:t>
      </w:r>
      <w:r w:rsidRPr="003B7782">
        <w:rPr>
          <w:noProof/>
        </w:rPr>
        <w:t xml:space="preserve"> </w:t>
      </w:r>
      <w:r w:rsidRPr="003B7782">
        <w:rPr>
          <w:b/>
          <w:noProof/>
        </w:rPr>
        <w:t>247</w:t>
      </w:r>
      <w:r w:rsidRPr="003B7782">
        <w:rPr>
          <w:noProof/>
        </w:rPr>
        <w:t>(2): 48-52.</w:t>
      </w:r>
    </w:p>
    <w:p w14:paraId="2995BC51" w14:textId="77777777" w:rsidR="003B7782" w:rsidRPr="003B7782" w:rsidRDefault="003B7782" w:rsidP="003B7782">
      <w:pPr>
        <w:pStyle w:val="EndNoteBibliography"/>
        <w:spacing w:after="0"/>
        <w:ind w:left="0" w:firstLine="0"/>
        <w:rPr>
          <w:noProof/>
        </w:rPr>
      </w:pPr>
      <w:r w:rsidRPr="003B7782">
        <w:rPr>
          <w:noProof/>
        </w:rPr>
        <w:t xml:space="preserve">Golden, M. R., C. M. Marra and K. K. Holmes (2003). "Update on syphilis: resurgence of an old problem." </w:t>
      </w:r>
      <w:r w:rsidRPr="003B7782">
        <w:rPr>
          <w:noProof/>
          <w:u w:val="single"/>
        </w:rPr>
        <w:t>Jama</w:t>
      </w:r>
      <w:r w:rsidRPr="003B7782">
        <w:rPr>
          <w:noProof/>
        </w:rPr>
        <w:t xml:space="preserve"> </w:t>
      </w:r>
      <w:r w:rsidRPr="003B7782">
        <w:rPr>
          <w:b/>
          <w:noProof/>
        </w:rPr>
        <w:t>290</w:t>
      </w:r>
      <w:r w:rsidRPr="003B7782">
        <w:rPr>
          <w:noProof/>
        </w:rPr>
        <w:t>(11): 1510-1514.</w:t>
      </w:r>
    </w:p>
    <w:p w14:paraId="654CFA88" w14:textId="77777777" w:rsidR="003B7782" w:rsidRPr="003B7782" w:rsidRDefault="003B7782" w:rsidP="003B7782">
      <w:pPr>
        <w:pStyle w:val="EndNoteBibliography"/>
        <w:spacing w:after="0"/>
        <w:ind w:left="0" w:firstLine="0"/>
        <w:rPr>
          <w:noProof/>
        </w:rPr>
      </w:pPr>
      <w:r w:rsidRPr="003B7782">
        <w:rPr>
          <w:noProof/>
        </w:rPr>
        <w:t xml:space="preserve">Gomez, G. B., M. L. Kamb, L. M. Newman, J. Mark, N. Broutet and S. J. Hawkes (2013). "Untreated maternal syphilis and adverse outcomes of pregnancy: a systematic review and meta-analysis." </w:t>
      </w:r>
      <w:r w:rsidRPr="003B7782">
        <w:rPr>
          <w:noProof/>
          <w:u w:val="single"/>
        </w:rPr>
        <w:t>Bulletin of the World Health Organization</w:t>
      </w:r>
      <w:r w:rsidRPr="003B7782">
        <w:rPr>
          <w:noProof/>
        </w:rPr>
        <w:t xml:space="preserve"> </w:t>
      </w:r>
      <w:r w:rsidRPr="003B7782">
        <w:rPr>
          <w:b/>
          <w:noProof/>
        </w:rPr>
        <w:t>91</w:t>
      </w:r>
      <w:r w:rsidRPr="003B7782">
        <w:rPr>
          <w:noProof/>
        </w:rPr>
        <w:t>: 217-226.</w:t>
      </w:r>
    </w:p>
    <w:p w14:paraId="37D4F9B7" w14:textId="77777777" w:rsidR="003B7782" w:rsidRPr="003B7782" w:rsidRDefault="003B7782" w:rsidP="003B7782">
      <w:pPr>
        <w:pStyle w:val="EndNoteBibliography"/>
        <w:spacing w:after="0"/>
        <w:ind w:left="0" w:firstLine="0"/>
        <w:rPr>
          <w:noProof/>
        </w:rPr>
      </w:pPr>
      <w:r w:rsidRPr="003B7782">
        <w:rPr>
          <w:noProof/>
        </w:rPr>
        <w:t xml:space="preserve">Gross, G. and S. K. Tyring (2011). </w:t>
      </w:r>
      <w:r w:rsidRPr="003B7782">
        <w:rPr>
          <w:noProof/>
          <w:u w:val="single"/>
        </w:rPr>
        <w:t>Sexually transmitted infections and sexually transmitted diseases</w:t>
      </w:r>
      <w:r w:rsidRPr="003B7782">
        <w:rPr>
          <w:noProof/>
        </w:rPr>
        <w:t>, Springer Science &amp; Business Media.</w:t>
      </w:r>
    </w:p>
    <w:p w14:paraId="690B7E03" w14:textId="77777777" w:rsidR="003B7782" w:rsidRPr="003B7782" w:rsidRDefault="003B7782" w:rsidP="003B7782">
      <w:pPr>
        <w:pStyle w:val="EndNoteBibliography"/>
        <w:spacing w:after="0"/>
        <w:ind w:left="0" w:firstLine="0"/>
        <w:rPr>
          <w:noProof/>
        </w:rPr>
      </w:pPr>
      <w:r w:rsidRPr="003B7782">
        <w:rPr>
          <w:noProof/>
        </w:rPr>
        <w:t xml:space="preserve">Hawkes, S. J., G. B. Gomez and N. Broutet (2013). "Early antenatal care: does it make a difference to outcomes of pregnancy associated with syphilis? A systematic review and meta-analysis." </w:t>
      </w:r>
      <w:r w:rsidRPr="003B7782">
        <w:rPr>
          <w:noProof/>
          <w:u w:val="single"/>
        </w:rPr>
        <w:t>PloS one</w:t>
      </w:r>
      <w:r w:rsidRPr="003B7782">
        <w:rPr>
          <w:noProof/>
        </w:rPr>
        <w:t xml:space="preserve"> </w:t>
      </w:r>
      <w:r w:rsidRPr="003B7782">
        <w:rPr>
          <w:b/>
          <w:noProof/>
        </w:rPr>
        <w:t>8</w:t>
      </w:r>
      <w:r w:rsidRPr="003B7782">
        <w:rPr>
          <w:noProof/>
        </w:rPr>
        <w:t>(2): e56713.</w:t>
      </w:r>
    </w:p>
    <w:p w14:paraId="22F426B7" w14:textId="5C09E955" w:rsidR="003B7782" w:rsidRPr="003B7782" w:rsidRDefault="003B7782" w:rsidP="003B7782">
      <w:pPr>
        <w:pStyle w:val="EndNoteBibliography"/>
        <w:spacing w:after="0"/>
        <w:ind w:left="0" w:firstLine="0"/>
        <w:rPr>
          <w:noProof/>
        </w:rPr>
      </w:pPr>
      <w:r w:rsidRPr="003B7782">
        <w:rPr>
          <w:noProof/>
        </w:rPr>
        <w:t xml:space="preserve">Hicks, C. B. and M. Clement (2021). "Syphilis: epidemiology, pathophysiology, and clinical manifestations in patients without HIV." </w:t>
      </w:r>
      <w:r w:rsidRPr="003B7782">
        <w:rPr>
          <w:noProof/>
          <w:u w:val="single"/>
        </w:rPr>
        <w:t xml:space="preserve">UpToDate, Alphen aan den Rijn, Netherlands: Wolters Kluwer </w:t>
      </w:r>
      <w:hyperlink r:id="rId27" w:history="1">
        <w:r w:rsidRPr="003B7782">
          <w:rPr>
            <w:rStyle w:val="Hyperlink"/>
            <w:noProof/>
          </w:rPr>
          <w:t>https://www</w:t>
        </w:r>
      </w:hyperlink>
      <w:r w:rsidRPr="003B7782">
        <w:rPr>
          <w:noProof/>
          <w:u w:val="single"/>
        </w:rPr>
        <w:t>. uptodate. com/contents/syphilis-epidemiology-pathophysiology-and-clinical-manifestations-in-patients-without-hiv (Accessed 23 November 2023.)</w:t>
      </w:r>
      <w:r w:rsidRPr="003B7782">
        <w:rPr>
          <w:noProof/>
        </w:rPr>
        <w:t>.</w:t>
      </w:r>
    </w:p>
    <w:p w14:paraId="75CE4909" w14:textId="77777777" w:rsidR="003B7782" w:rsidRPr="003B7782" w:rsidRDefault="003B7782" w:rsidP="003B7782">
      <w:pPr>
        <w:pStyle w:val="EndNoteBibliography"/>
        <w:spacing w:after="0"/>
        <w:ind w:left="0" w:firstLine="0"/>
        <w:rPr>
          <w:noProof/>
        </w:rPr>
      </w:pPr>
      <w:r w:rsidRPr="003B7782">
        <w:rPr>
          <w:noProof/>
        </w:rPr>
        <w:t xml:space="preserve">Hoots, B. E., F. M. Lewis, G. Anschuetz, J. A. Schillinger, S. Blank, T. Foskey, J. A. Stover and T. A. Peterman (2014). "Would targeting increase efficiency of syphilis partner services programs?—Data from New York City, Philadelphia, Texas, and Virginia." </w:t>
      </w:r>
      <w:r w:rsidRPr="003B7782">
        <w:rPr>
          <w:noProof/>
          <w:u w:val="single"/>
        </w:rPr>
        <w:t>Sexually transmitted diseases</w:t>
      </w:r>
      <w:r w:rsidRPr="003B7782">
        <w:rPr>
          <w:noProof/>
        </w:rPr>
        <w:t xml:space="preserve"> </w:t>
      </w:r>
      <w:r w:rsidRPr="003B7782">
        <w:rPr>
          <w:b/>
          <w:noProof/>
        </w:rPr>
        <w:t>41</w:t>
      </w:r>
      <w:r w:rsidRPr="003B7782">
        <w:rPr>
          <w:noProof/>
        </w:rPr>
        <w:t>(6): 407-412.</w:t>
      </w:r>
    </w:p>
    <w:p w14:paraId="232FA6AD" w14:textId="77777777" w:rsidR="003B7782" w:rsidRPr="003B7782" w:rsidRDefault="003B7782" w:rsidP="003B7782">
      <w:pPr>
        <w:pStyle w:val="EndNoteBibliography"/>
        <w:spacing w:after="0"/>
        <w:ind w:left="0" w:firstLine="0"/>
        <w:rPr>
          <w:noProof/>
        </w:rPr>
      </w:pPr>
      <w:r w:rsidRPr="003B7782">
        <w:rPr>
          <w:noProof/>
        </w:rPr>
        <w:t xml:space="preserve">Ingraham Jr, N. (1950). "The value of penicillin alone in the prevention and treatment of congenital syphilis." </w:t>
      </w:r>
      <w:r w:rsidRPr="003B7782">
        <w:rPr>
          <w:noProof/>
          <w:u w:val="single"/>
        </w:rPr>
        <w:t>Acta dermato-venereologica. Supplementum</w:t>
      </w:r>
      <w:r w:rsidRPr="003B7782">
        <w:rPr>
          <w:noProof/>
        </w:rPr>
        <w:t xml:space="preserve"> </w:t>
      </w:r>
      <w:r w:rsidRPr="003B7782">
        <w:rPr>
          <w:b/>
          <w:noProof/>
        </w:rPr>
        <w:t>31</w:t>
      </w:r>
      <w:r w:rsidRPr="003B7782">
        <w:rPr>
          <w:noProof/>
        </w:rPr>
        <w:t>(Suppl. 24): 60-87.</w:t>
      </w:r>
    </w:p>
    <w:p w14:paraId="78094DB6" w14:textId="77777777" w:rsidR="003B7782" w:rsidRPr="003B7782" w:rsidRDefault="003B7782" w:rsidP="003B7782">
      <w:pPr>
        <w:pStyle w:val="EndNoteBibliography"/>
        <w:spacing w:after="0"/>
        <w:ind w:left="0" w:firstLine="0"/>
        <w:rPr>
          <w:noProof/>
        </w:rPr>
      </w:pPr>
      <w:r w:rsidRPr="003B7782">
        <w:rPr>
          <w:noProof/>
        </w:rPr>
        <w:t xml:space="preserve">Katz, D. A., M. Hogben, S. W. Dooley Jr and M. R. Golden (2010). "Increasing public health partner services for human immunodeficiency virus: results of a second national survey." </w:t>
      </w:r>
      <w:r w:rsidRPr="003B7782">
        <w:rPr>
          <w:noProof/>
          <w:u w:val="single"/>
        </w:rPr>
        <w:t>Sexually transmitted diseases</w:t>
      </w:r>
      <w:r w:rsidRPr="003B7782">
        <w:rPr>
          <w:noProof/>
        </w:rPr>
        <w:t xml:space="preserve"> </w:t>
      </w:r>
      <w:r w:rsidRPr="003B7782">
        <w:rPr>
          <w:b/>
          <w:noProof/>
        </w:rPr>
        <w:t>37</w:t>
      </w:r>
      <w:r w:rsidRPr="003B7782">
        <w:rPr>
          <w:noProof/>
        </w:rPr>
        <w:t>(8): 469-475.</w:t>
      </w:r>
    </w:p>
    <w:p w14:paraId="7FC14716" w14:textId="77777777" w:rsidR="003B7782" w:rsidRPr="003B7782" w:rsidRDefault="003B7782" w:rsidP="003B7782">
      <w:pPr>
        <w:pStyle w:val="EndNoteBibliography"/>
        <w:spacing w:after="0"/>
        <w:ind w:left="0" w:firstLine="0"/>
        <w:rPr>
          <w:noProof/>
        </w:rPr>
      </w:pPr>
      <w:r w:rsidRPr="003B7782">
        <w:rPr>
          <w:noProof/>
        </w:rPr>
        <w:t xml:space="preserve">Kent, M. E. and F. Romanelli (2008). "Reexamining syphilis: an update on epidemiology, clinical manifestations, and management." </w:t>
      </w:r>
      <w:r w:rsidRPr="003B7782">
        <w:rPr>
          <w:noProof/>
          <w:u w:val="single"/>
        </w:rPr>
        <w:t>Ann Pharmacother</w:t>
      </w:r>
      <w:r w:rsidRPr="003B7782">
        <w:rPr>
          <w:noProof/>
        </w:rPr>
        <w:t xml:space="preserve"> </w:t>
      </w:r>
      <w:r w:rsidRPr="003B7782">
        <w:rPr>
          <w:b/>
          <w:noProof/>
        </w:rPr>
        <w:t>42</w:t>
      </w:r>
      <w:r w:rsidRPr="003B7782">
        <w:rPr>
          <w:noProof/>
        </w:rPr>
        <w:t>(2): 226-236.</w:t>
      </w:r>
    </w:p>
    <w:p w14:paraId="5AE00C4B" w14:textId="77777777" w:rsidR="003B7782" w:rsidRPr="003B7782" w:rsidRDefault="003B7782" w:rsidP="003B7782">
      <w:pPr>
        <w:pStyle w:val="EndNoteBibliography"/>
        <w:spacing w:after="0"/>
        <w:ind w:left="0" w:firstLine="0"/>
        <w:rPr>
          <w:noProof/>
        </w:rPr>
      </w:pPr>
      <w:r w:rsidRPr="003B7782">
        <w:rPr>
          <w:noProof/>
        </w:rPr>
        <w:t xml:space="preserve">Kerani, R. P., A. Chang, A. Berzkalns, J. P. Moreno, M. Ramchandani and M. R. Golden (2024). "An evaluation of syphilis partner services among gay, bisexual, and other men who have sex with men with early syphilis in King County, WA." </w:t>
      </w:r>
      <w:r w:rsidRPr="003B7782">
        <w:rPr>
          <w:noProof/>
          <w:u w:val="single"/>
        </w:rPr>
        <w:t>Sexually Transmitted Diseases</w:t>
      </w:r>
      <w:r w:rsidRPr="003B7782">
        <w:rPr>
          <w:noProof/>
        </w:rPr>
        <w:t>: 10.1097.</w:t>
      </w:r>
    </w:p>
    <w:p w14:paraId="26036F40" w14:textId="77777777" w:rsidR="003B7782" w:rsidRPr="003B7782" w:rsidRDefault="003B7782" w:rsidP="003B7782">
      <w:pPr>
        <w:pStyle w:val="EndNoteBibliography"/>
        <w:spacing w:after="0"/>
        <w:ind w:left="0" w:firstLine="0"/>
        <w:rPr>
          <w:noProof/>
        </w:rPr>
      </w:pPr>
      <w:r w:rsidRPr="003B7782">
        <w:rPr>
          <w:noProof/>
        </w:rPr>
        <w:t xml:space="preserve">Lafond, R. E. and S. A. Lukehart (2006). "Biological basis for syphilis." </w:t>
      </w:r>
      <w:r w:rsidRPr="003B7782">
        <w:rPr>
          <w:noProof/>
          <w:u w:val="single"/>
        </w:rPr>
        <w:t>Clin Microbiol Rev</w:t>
      </w:r>
      <w:r w:rsidRPr="003B7782">
        <w:rPr>
          <w:noProof/>
        </w:rPr>
        <w:t xml:space="preserve"> </w:t>
      </w:r>
      <w:r w:rsidRPr="003B7782">
        <w:rPr>
          <w:b/>
          <w:noProof/>
        </w:rPr>
        <w:t>19</w:t>
      </w:r>
      <w:r w:rsidRPr="003B7782">
        <w:rPr>
          <w:noProof/>
        </w:rPr>
        <w:t>(1): 29-49.</w:t>
      </w:r>
    </w:p>
    <w:p w14:paraId="769D3AD0" w14:textId="77777777" w:rsidR="003B7782" w:rsidRPr="003B7782" w:rsidRDefault="003B7782" w:rsidP="003B7782">
      <w:pPr>
        <w:pStyle w:val="EndNoteBibliography"/>
        <w:ind w:left="0" w:firstLine="0"/>
        <w:rPr>
          <w:noProof/>
        </w:rPr>
      </w:pPr>
      <w:r w:rsidRPr="003B7782">
        <w:rPr>
          <w:noProof/>
        </w:rPr>
        <w:t>March of Dimes. (2023). "SINGLETONS &amp; MULTIPLES</w:t>
      </w:r>
    </w:p>
    <w:p w14:paraId="0335A174" w14:textId="77777777" w:rsidR="003B7782" w:rsidRPr="003B7782" w:rsidRDefault="003B7782" w:rsidP="003B7782">
      <w:pPr>
        <w:pStyle w:val="EndNoteBibliography"/>
        <w:ind w:left="0" w:firstLine="0"/>
        <w:rPr>
          <w:noProof/>
        </w:rPr>
      </w:pPr>
    </w:p>
    <w:p w14:paraId="2A75CE90" w14:textId="086DE604" w:rsidR="003B7782" w:rsidRPr="003B7782" w:rsidRDefault="003B7782" w:rsidP="003B7782">
      <w:pPr>
        <w:pStyle w:val="EndNoteBibliography"/>
        <w:spacing w:after="0"/>
        <w:ind w:left="0" w:firstLine="0"/>
        <w:rPr>
          <w:noProof/>
        </w:rPr>
      </w:pPr>
      <w:r w:rsidRPr="003B7782">
        <w:rPr>
          <w:noProof/>
        </w:rPr>
        <w:t xml:space="preserve">."   Retrieved 02/01/2025, from </w:t>
      </w:r>
      <w:hyperlink r:id="rId28" w:history="1">
        <w:r w:rsidRPr="003B7782">
          <w:rPr>
            <w:rStyle w:val="Hyperlink"/>
            <w:noProof/>
          </w:rPr>
          <w:t>https://www.marchofdimes.org/peristats/data?reg=99&amp;top=7&amp;stop=72&amp;lev=1&amp;slev=1&amp;obj=1</w:t>
        </w:r>
      </w:hyperlink>
      <w:r w:rsidRPr="003B7782">
        <w:rPr>
          <w:noProof/>
        </w:rPr>
        <w:t>.</w:t>
      </w:r>
    </w:p>
    <w:p w14:paraId="077606C5" w14:textId="77777777" w:rsidR="003B7782" w:rsidRPr="003B7782" w:rsidRDefault="003B7782" w:rsidP="003B7782">
      <w:pPr>
        <w:pStyle w:val="EndNoteBibliography"/>
        <w:spacing w:after="0"/>
        <w:ind w:left="0" w:firstLine="0"/>
        <w:rPr>
          <w:noProof/>
        </w:rPr>
      </w:pPr>
      <w:r w:rsidRPr="003B7782">
        <w:rPr>
          <w:noProof/>
        </w:rPr>
        <w:t xml:space="preserve">Mercuri, S. R., E. Moliterni, A. Cerullo, M. R. Di Nicola, N. Rizzo, V. G. Bianchi and G. Paolino (2022). "Syphilis: a mini review of the history, epidemiology and focus on microbiota." </w:t>
      </w:r>
      <w:r w:rsidRPr="003B7782">
        <w:rPr>
          <w:noProof/>
          <w:u w:val="single"/>
        </w:rPr>
        <w:t>New Microbiol</w:t>
      </w:r>
      <w:r w:rsidRPr="003B7782">
        <w:rPr>
          <w:noProof/>
        </w:rPr>
        <w:t xml:space="preserve"> </w:t>
      </w:r>
      <w:r w:rsidRPr="003B7782">
        <w:rPr>
          <w:b/>
          <w:noProof/>
        </w:rPr>
        <w:t>45</w:t>
      </w:r>
      <w:r w:rsidRPr="003B7782">
        <w:rPr>
          <w:noProof/>
        </w:rPr>
        <w:t>(1): 28-34.</w:t>
      </w:r>
    </w:p>
    <w:p w14:paraId="342FBDC4" w14:textId="77777777" w:rsidR="003B7782" w:rsidRPr="003B7782" w:rsidRDefault="003B7782" w:rsidP="003B7782">
      <w:pPr>
        <w:pStyle w:val="EndNoteBibliography"/>
        <w:spacing w:after="0"/>
        <w:ind w:left="0" w:firstLine="0"/>
        <w:rPr>
          <w:noProof/>
        </w:rPr>
      </w:pPr>
      <w:r w:rsidRPr="003B7782">
        <w:rPr>
          <w:noProof/>
        </w:rPr>
        <w:t xml:space="preserve">Peel, J., E. P. Chow, I. Denham, T. Schmidt, A. Buchanan, C. K. Fairley, D. A. Williamson, M. Bissessor and M. Y. Chen (2021). "Clinical presentation of incident syphilis among men who have sex with men taking HIV pre-exposure prophylaxis in Melbourne, Australia." </w:t>
      </w:r>
      <w:r w:rsidRPr="003B7782">
        <w:rPr>
          <w:noProof/>
          <w:u w:val="single"/>
        </w:rPr>
        <w:t>Clinical Infectious Diseases</w:t>
      </w:r>
      <w:r w:rsidRPr="003B7782">
        <w:rPr>
          <w:noProof/>
        </w:rPr>
        <w:t xml:space="preserve"> </w:t>
      </w:r>
      <w:r w:rsidRPr="003B7782">
        <w:rPr>
          <w:b/>
          <w:noProof/>
        </w:rPr>
        <w:t>73</w:t>
      </w:r>
      <w:r w:rsidRPr="003B7782">
        <w:rPr>
          <w:noProof/>
        </w:rPr>
        <w:t>(4): e934-e937.</w:t>
      </w:r>
    </w:p>
    <w:p w14:paraId="5B82722D" w14:textId="77777777" w:rsidR="003B7782" w:rsidRPr="003B7782" w:rsidRDefault="003B7782" w:rsidP="003B7782">
      <w:pPr>
        <w:pStyle w:val="EndNoteBibliography"/>
        <w:spacing w:after="0"/>
        <w:ind w:left="0" w:firstLine="0"/>
        <w:rPr>
          <w:noProof/>
        </w:rPr>
      </w:pPr>
      <w:r w:rsidRPr="003B7782">
        <w:rPr>
          <w:noProof/>
        </w:rPr>
        <w:t xml:space="preserve">Qin, J.-B., T.-J. Feng, T.-B. Yang, F.-C. Hong, L.-N. Lan, C.-L. Zhang, F. Yang, K. Mamady and W. Dong (2014). "Risk factors for congenital syphilis and adverse pregnancy outcomes in offspring of women with syphilis in Shenzhen, China: a prospective nested case-control study." </w:t>
      </w:r>
      <w:r w:rsidRPr="003B7782">
        <w:rPr>
          <w:noProof/>
          <w:u w:val="single"/>
        </w:rPr>
        <w:t>Sexually transmitted diseases</w:t>
      </w:r>
      <w:r w:rsidRPr="003B7782">
        <w:rPr>
          <w:noProof/>
        </w:rPr>
        <w:t xml:space="preserve"> </w:t>
      </w:r>
      <w:r w:rsidRPr="003B7782">
        <w:rPr>
          <w:b/>
          <w:noProof/>
        </w:rPr>
        <w:t>41</w:t>
      </w:r>
      <w:r w:rsidRPr="003B7782">
        <w:rPr>
          <w:noProof/>
        </w:rPr>
        <w:t>(1): 13-23.</w:t>
      </w:r>
    </w:p>
    <w:p w14:paraId="4F1BA1E2" w14:textId="77777777" w:rsidR="003B7782" w:rsidRPr="003B7782" w:rsidRDefault="003B7782" w:rsidP="003B7782">
      <w:pPr>
        <w:pStyle w:val="EndNoteBibliography"/>
        <w:spacing w:after="0"/>
        <w:ind w:left="0" w:firstLine="0"/>
        <w:rPr>
          <w:noProof/>
        </w:rPr>
      </w:pPr>
      <w:r w:rsidRPr="003B7782">
        <w:rPr>
          <w:noProof/>
        </w:rPr>
        <w:t>Qin JiaBi, Q. J., Y. T. Yang TuBao, X. S. Xiao ShuiYuan, T. H. Tan HongZhuan, F. T. Feng TieJian and F. H. Fu HanLin (2014). "Reported estimates of adverse pregnancy outcomes among women with and without syphilis: a systematic review and meta-analysis."</w:t>
      </w:r>
    </w:p>
    <w:p w14:paraId="1AB800B1" w14:textId="77777777" w:rsidR="003B7782" w:rsidRPr="003B7782" w:rsidRDefault="003B7782" w:rsidP="003B7782">
      <w:pPr>
        <w:pStyle w:val="EndNoteBibliography"/>
        <w:spacing w:after="0"/>
        <w:ind w:left="0" w:firstLine="0"/>
        <w:rPr>
          <w:noProof/>
        </w:rPr>
      </w:pPr>
      <w:r w:rsidRPr="003B7782">
        <w:rPr>
          <w:noProof/>
        </w:rPr>
        <w:t xml:space="preserve">Robinson, C. L., L. Young, K. Bisgard, T. Mickey and M. M. Taylor (2016). "Syphilis time to treatment at publicly funded sexually transmitted disease clinics versus non–sexually transmitted disease clinics—Maricopa and Pima Counties, Arizona, 2009–2012." </w:t>
      </w:r>
      <w:r w:rsidRPr="003B7782">
        <w:rPr>
          <w:noProof/>
          <w:u w:val="single"/>
        </w:rPr>
        <w:t>Sexually transmitted diseases</w:t>
      </w:r>
      <w:r w:rsidRPr="003B7782">
        <w:rPr>
          <w:noProof/>
        </w:rPr>
        <w:t xml:space="preserve"> </w:t>
      </w:r>
      <w:r w:rsidRPr="003B7782">
        <w:rPr>
          <w:b/>
          <w:noProof/>
        </w:rPr>
        <w:t>43</w:t>
      </w:r>
      <w:r w:rsidRPr="003B7782">
        <w:rPr>
          <w:noProof/>
        </w:rPr>
        <w:t>(1): 30-33.</w:t>
      </w:r>
    </w:p>
    <w:p w14:paraId="7AAEFB7B" w14:textId="77777777" w:rsidR="003B7782" w:rsidRPr="003B7782" w:rsidRDefault="003B7782" w:rsidP="003B7782">
      <w:pPr>
        <w:pStyle w:val="EndNoteBibliography"/>
        <w:spacing w:after="0"/>
        <w:ind w:left="0" w:firstLine="0"/>
        <w:rPr>
          <w:noProof/>
        </w:rPr>
      </w:pPr>
      <w:r w:rsidRPr="003B7782">
        <w:rPr>
          <w:noProof/>
        </w:rPr>
        <w:t xml:space="preserve">Samoff, E., A. B. Cope, J. Maxwell, F. Thomas and V. L. Mobley (2017). "The number of interviews needed to yield new syphilis and human immunodeficiency virus cases among partners of people diagnosed with syphilis, North Carolina, 2015." </w:t>
      </w:r>
      <w:r w:rsidRPr="003B7782">
        <w:rPr>
          <w:noProof/>
          <w:u w:val="single"/>
        </w:rPr>
        <w:t>Sexually Transmitted Diseases</w:t>
      </w:r>
      <w:r w:rsidRPr="003B7782">
        <w:rPr>
          <w:noProof/>
        </w:rPr>
        <w:t xml:space="preserve"> </w:t>
      </w:r>
      <w:r w:rsidRPr="003B7782">
        <w:rPr>
          <w:b/>
          <w:noProof/>
        </w:rPr>
        <w:t>44</w:t>
      </w:r>
      <w:r w:rsidRPr="003B7782">
        <w:rPr>
          <w:noProof/>
        </w:rPr>
        <w:t>(8): 451-456.</w:t>
      </w:r>
    </w:p>
    <w:p w14:paraId="2876D5BB" w14:textId="77777777" w:rsidR="003B7782" w:rsidRPr="003B7782" w:rsidRDefault="003B7782" w:rsidP="003B7782">
      <w:pPr>
        <w:pStyle w:val="EndNoteBibliography"/>
        <w:spacing w:after="0"/>
        <w:ind w:left="0" w:firstLine="0"/>
        <w:rPr>
          <w:noProof/>
        </w:rPr>
      </w:pPr>
      <w:r w:rsidRPr="003B7782">
        <w:rPr>
          <w:noProof/>
        </w:rPr>
        <w:t xml:space="preserve">Sheffield, J. S., P. J. Sanchez, G. Morris, M. Maberry, F. Zeray, D. D. McIntire and G. D. Wendel Jr (2002). "Congenital syphilis after maternal treatment for syphilis during pregnancy." </w:t>
      </w:r>
      <w:r w:rsidRPr="003B7782">
        <w:rPr>
          <w:noProof/>
          <w:u w:val="single"/>
        </w:rPr>
        <w:t>American journal of obstetrics and gynecology</w:t>
      </w:r>
      <w:r w:rsidRPr="003B7782">
        <w:rPr>
          <w:noProof/>
        </w:rPr>
        <w:t xml:space="preserve"> </w:t>
      </w:r>
      <w:r w:rsidRPr="003B7782">
        <w:rPr>
          <w:b/>
          <w:noProof/>
        </w:rPr>
        <w:t>186</w:t>
      </w:r>
      <w:r w:rsidRPr="003B7782">
        <w:rPr>
          <w:noProof/>
        </w:rPr>
        <w:t>(3): 569-573.</w:t>
      </w:r>
    </w:p>
    <w:p w14:paraId="38023709" w14:textId="77777777" w:rsidR="003B7782" w:rsidRPr="003B7782" w:rsidRDefault="003B7782" w:rsidP="003B7782">
      <w:pPr>
        <w:pStyle w:val="EndNoteBibliography"/>
        <w:spacing w:after="0"/>
        <w:ind w:left="0" w:firstLine="0"/>
        <w:rPr>
          <w:noProof/>
        </w:rPr>
      </w:pPr>
      <w:r w:rsidRPr="003B7782">
        <w:rPr>
          <w:noProof/>
        </w:rPr>
        <w:t xml:space="preserve">Singh, A. E. and B. Romanowski (1999). "Syphilis: review with emphasis on clinical, epidemiologic, and some biologic features." </w:t>
      </w:r>
      <w:r w:rsidRPr="003B7782">
        <w:rPr>
          <w:noProof/>
          <w:u w:val="single"/>
        </w:rPr>
        <w:t>Clin Microbiol Rev</w:t>
      </w:r>
      <w:r w:rsidRPr="003B7782">
        <w:rPr>
          <w:noProof/>
        </w:rPr>
        <w:t xml:space="preserve"> </w:t>
      </w:r>
      <w:r w:rsidRPr="003B7782">
        <w:rPr>
          <w:b/>
          <w:noProof/>
        </w:rPr>
        <w:t>12</w:t>
      </w:r>
      <w:r w:rsidRPr="003B7782">
        <w:rPr>
          <w:noProof/>
        </w:rPr>
        <w:t>(2): 187-209.</w:t>
      </w:r>
    </w:p>
    <w:p w14:paraId="30183A5D" w14:textId="77777777" w:rsidR="003B7782" w:rsidRPr="003B7782" w:rsidRDefault="003B7782" w:rsidP="003B7782">
      <w:pPr>
        <w:pStyle w:val="EndNoteBibliography"/>
        <w:ind w:left="0" w:firstLine="0"/>
        <w:rPr>
          <w:noProof/>
        </w:rPr>
      </w:pPr>
      <w:r w:rsidRPr="003B7782">
        <w:rPr>
          <w:noProof/>
        </w:rPr>
        <w:t xml:space="preserve">Workowski, K. A. (2021). "Sexually transmitted infections treatment guidelines, 2021." </w:t>
      </w:r>
      <w:r w:rsidRPr="003B7782">
        <w:rPr>
          <w:noProof/>
          <w:u w:val="single"/>
        </w:rPr>
        <w:t>MMWR. Recommendations and Reports</w:t>
      </w:r>
      <w:r w:rsidRPr="003B7782">
        <w:rPr>
          <w:noProof/>
        </w:rPr>
        <w:t xml:space="preserve"> </w:t>
      </w:r>
      <w:r w:rsidRPr="003B7782">
        <w:rPr>
          <w:b/>
          <w:noProof/>
        </w:rPr>
        <w:t>70</w:t>
      </w:r>
      <w:r w:rsidRPr="003B7782">
        <w:rPr>
          <w:noProof/>
        </w:rPr>
        <w:t>.</w:t>
      </w:r>
    </w:p>
    <w:p w14:paraId="51654522" w14:textId="48062DCF" w:rsidR="00CB2855" w:rsidRPr="00516213" w:rsidRDefault="009E5F82" w:rsidP="003B7782">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2-27T11:38:00Z" w:initials="PK">
    <w:p w14:paraId="3C7A8C04" w14:textId="50553D7A" w:rsidR="00042ADD" w:rsidRDefault="00042ADD" w:rsidP="00042ADD">
      <w:r>
        <w:rPr>
          <w:rStyle w:val="CommentReference"/>
        </w:rPr>
        <w:annotationRef/>
      </w:r>
      <w:r>
        <w:fldChar w:fldCharType="begin"/>
      </w:r>
      <w:r>
        <w:instrText>HYPERLINK "mailto:mschnur3@jh.edu"</w:instrText>
      </w:r>
      <w:bookmarkStart w:id="1" w:name="_@_62C4C309ED9AC84EA6BC45092E42CD7BZ"/>
      <w:r>
        <w:fldChar w:fldCharType="separate"/>
      </w:r>
      <w:bookmarkEnd w:id="1"/>
      <w:r w:rsidRPr="00042ADD">
        <w:rPr>
          <w:rStyle w:val="Mention"/>
          <w:noProof/>
        </w:rPr>
        <w:t>@Melissa Schnure</w:t>
      </w:r>
      <w:r>
        <w:fldChar w:fldCharType="end"/>
      </w:r>
    </w:p>
    <w:p w14:paraId="16FD02DF" w14:textId="77777777" w:rsidR="00042ADD" w:rsidRDefault="00042ADD" w:rsidP="00042ADD"/>
  </w:comment>
  <w:comment w:id="2" w:author="Parastu Kasaie" w:date="2025-02-27T15:25:00Z" w:initials="PK">
    <w:p w14:paraId="30E152FD" w14:textId="591BCC80" w:rsidR="006D0B19" w:rsidRDefault="006D0B19" w:rsidP="006D0B19">
      <w:r>
        <w:rPr>
          <w:rStyle w:val="CommentReference"/>
        </w:rPr>
        <w:annotationRef/>
      </w:r>
      <w:r>
        <w:fldChar w:fldCharType="begin"/>
      </w:r>
      <w:r>
        <w:instrText>HYPERLINK "mailto:mschnur3@jh.edu"</w:instrText>
      </w:r>
      <w:bookmarkStart w:id="3" w:name="_@_9424501EEA9FA74FA94523B7D823C521Z"/>
      <w:r>
        <w:fldChar w:fldCharType="separate"/>
      </w:r>
      <w:bookmarkEnd w:id="3"/>
      <w:r w:rsidRPr="006D0B19">
        <w:rPr>
          <w:rStyle w:val="Mention"/>
          <w:noProof/>
        </w:rPr>
        <w:t>@Melissa Schnure</w:t>
      </w:r>
      <w:r>
        <w:fldChar w:fldCharType="end"/>
      </w:r>
    </w:p>
    <w:p w14:paraId="576DE465" w14:textId="77777777" w:rsidR="006D0B19" w:rsidRDefault="006D0B19" w:rsidP="006D0B1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FD02DF" w15:done="0"/>
  <w15:commentEx w15:paraId="576DE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2E74F2" w16cex:dateUtc="2025-02-27T16:38:00Z"/>
  <w16cex:commentExtensible w16cex:durableId="5374D3B5" w16cex:dateUtc="2025-02-27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FD02DF" w16cid:durableId="132E74F2"/>
  <w16cid:commentId w16cid:paraId="576DE465" w16cid:durableId="5374D3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290146"/>
    <w:multiLevelType w:val="hybridMultilevel"/>
    <w:tmpl w:val="05469568"/>
    <w:lvl w:ilvl="0" w:tplc="14CEA03C">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23"/>
  </w:num>
  <w:num w:numId="2" w16cid:durableId="1014537">
    <w:abstractNumId w:val="4"/>
  </w:num>
  <w:num w:numId="3" w16cid:durableId="445197601">
    <w:abstractNumId w:val="18"/>
  </w:num>
  <w:num w:numId="4" w16cid:durableId="1676420802">
    <w:abstractNumId w:val="6"/>
  </w:num>
  <w:num w:numId="5" w16cid:durableId="2102557157">
    <w:abstractNumId w:val="1"/>
  </w:num>
  <w:num w:numId="6" w16cid:durableId="508568778">
    <w:abstractNumId w:val="24"/>
  </w:num>
  <w:num w:numId="7" w16cid:durableId="1921255642">
    <w:abstractNumId w:val="15"/>
  </w:num>
  <w:num w:numId="8" w16cid:durableId="943221388">
    <w:abstractNumId w:val="12"/>
  </w:num>
  <w:num w:numId="9" w16cid:durableId="284822826">
    <w:abstractNumId w:val="9"/>
  </w:num>
  <w:num w:numId="10" w16cid:durableId="1238906278">
    <w:abstractNumId w:val="16"/>
  </w:num>
  <w:num w:numId="11" w16cid:durableId="226302568">
    <w:abstractNumId w:val="0"/>
  </w:num>
  <w:num w:numId="12" w16cid:durableId="342365413">
    <w:abstractNumId w:val="20"/>
  </w:num>
  <w:num w:numId="13" w16cid:durableId="369958091">
    <w:abstractNumId w:val="14"/>
  </w:num>
  <w:num w:numId="14" w16cid:durableId="834227946">
    <w:abstractNumId w:val="8"/>
  </w:num>
  <w:num w:numId="15" w16cid:durableId="848829694">
    <w:abstractNumId w:val="13"/>
  </w:num>
  <w:num w:numId="16" w16cid:durableId="958025817">
    <w:abstractNumId w:val="5"/>
  </w:num>
  <w:num w:numId="17" w16cid:durableId="649090871">
    <w:abstractNumId w:val="7"/>
  </w:num>
  <w:num w:numId="18" w16cid:durableId="1586838538">
    <w:abstractNumId w:val="22"/>
  </w:num>
  <w:num w:numId="19" w16cid:durableId="1063599743">
    <w:abstractNumId w:val="19"/>
  </w:num>
  <w:num w:numId="20" w16cid:durableId="281155542">
    <w:abstractNumId w:val="11"/>
  </w:num>
  <w:num w:numId="21" w16cid:durableId="1288076451">
    <w:abstractNumId w:val="17"/>
  </w:num>
  <w:num w:numId="22" w16cid:durableId="1229730405">
    <w:abstractNumId w:val="3"/>
  </w:num>
  <w:num w:numId="23" w16cid:durableId="1272736896">
    <w:abstractNumId w:val="10"/>
  </w:num>
  <w:num w:numId="24" w16cid:durableId="265619940">
    <w:abstractNumId w:val="21"/>
  </w:num>
  <w:num w:numId="25" w16cid:durableId="719524181">
    <w:abstractNumId w:val="2"/>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record-ids&gt;&lt;/item&gt;&lt;/Libraries&gt;"/>
  </w:docVars>
  <w:rsids>
    <w:rsidRoot w:val="009E5F82"/>
    <w:rsid w:val="000067A6"/>
    <w:rsid w:val="00007F93"/>
    <w:rsid w:val="00010A77"/>
    <w:rsid w:val="00020C41"/>
    <w:rsid w:val="00032DD4"/>
    <w:rsid w:val="00034D05"/>
    <w:rsid w:val="00035AA8"/>
    <w:rsid w:val="000370A8"/>
    <w:rsid w:val="0004129C"/>
    <w:rsid w:val="00041DFC"/>
    <w:rsid w:val="00042366"/>
    <w:rsid w:val="00042ADD"/>
    <w:rsid w:val="00052732"/>
    <w:rsid w:val="0005289A"/>
    <w:rsid w:val="00054D15"/>
    <w:rsid w:val="00075685"/>
    <w:rsid w:val="00081AC5"/>
    <w:rsid w:val="0008636B"/>
    <w:rsid w:val="00095FB6"/>
    <w:rsid w:val="000A1117"/>
    <w:rsid w:val="000A1771"/>
    <w:rsid w:val="000A3760"/>
    <w:rsid w:val="000A3F89"/>
    <w:rsid w:val="000A71C9"/>
    <w:rsid w:val="000B113F"/>
    <w:rsid w:val="000C01E1"/>
    <w:rsid w:val="000E319E"/>
    <w:rsid w:val="000E3942"/>
    <w:rsid w:val="000E40BE"/>
    <w:rsid w:val="000F284E"/>
    <w:rsid w:val="000F5913"/>
    <w:rsid w:val="000F78D6"/>
    <w:rsid w:val="001031DC"/>
    <w:rsid w:val="00104773"/>
    <w:rsid w:val="00120E10"/>
    <w:rsid w:val="00130680"/>
    <w:rsid w:val="00131835"/>
    <w:rsid w:val="0015279B"/>
    <w:rsid w:val="00155E87"/>
    <w:rsid w:val="00160482"/>
    <w:rsid w:val="001655C5"/>
    <w:rsid w:val="00174279"/>
    <w:rsid w:val="001810EC"/>
    <w:rsid w:val="0019013F"/>
    <w:rsid w:val="001902E9"/>
    <w:rsid w:val="001914A8"/>
    <w:rsid w:val="001917E4"/>
    <w:rsid w:val="001B0151"/>
    <w:rsid w:val="001B2B67"/>
    <w:rsid w:val="001B592A"/>
    <w:rsid w:val="001C45E7"/>
    <w:rsid w:val="001E3F66"/>
    <w:rsid w:val="001E726A"/>
    <w:rsid w:val="001F5AD3"/>
    <w:rsid w:val="001F7043"/>
    <w:rsid w:val="00200E52"/>
    <w:rsid w:val="00204898"/>
    <w:rsid w:val="00207946"/>
    <w:rsid w:val="002155C4"/>
    <w:rsid w:val="00216989"/>
    <w:rsid w:val="00217C3D"/>
    <w:rsid w:val="00223361"/>
    <w:rsid w:val="00237CA5"/>
    <w:rsid w:val="0025151C"/>
    <w:rsid w:val="00256546"/>
    <w:rsid w:val="002616D0"/>
    <w:rsid w:val="0026236C"/>
    <w:rsid w:val="00280516"/>
    <w:rsid w:val="0028131A"/>
    <w:rsid w:val="002854D3"/>
    <w:rsid w:val="00294C9A"/>
    <w:rsid w:val="002A1E57"/>
    <w:rsid w:val="002A4DC3"/>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61C7"/>
    <w:rsid w:val="003B6A07"/>
    <w:rsid w:val="003B7782"/>
    <w:rsid w:val="003C21EE"/>
    <w:rsid w:val="003D138F"/>
    <w:rsid w:val="003D3AB0"/>
    <w:rsid w:val="003E0722"/>
    <w:rsid w:val="003F096F"/>
    <w:rsid w:val="00412682"/>
    <w:rsid w:val="00417DE9"/>
    <w:rsid w:val="00430A35"/>
    <w:rsid w:val="004371D4"/>
    <w:rsid w:val="0044689F"/>
    <w:rsid w:val="0045040B"/>
    <w:rsid w:val="0045300A"/>
    <w:rsid w:val="004638A5"/>
    <w:rsid w:val="004653FF"/>
    <w:rsid w:val="0047237E"/>
    <w:rsid w:val="004767A3"/>
    <w:rsid w:val="0047730A"/>
    <w:rsid w:val="00482207"/>
    <w:rsid w:val="0048796A"/>
    <w:rsid w:val="004879B4"/>
    <w:rsid w:val="004A1D63"/>
    <w:rsid w:val="004A3D39"/>
    <w:rsid w:val="004B23CE"/>
    <w:rsid w:val="004B33B8"/>
    <w:rsid w:val="004B3B29"/>
    <w:rsid w:val="004B456E"/>
    <w:rsid w:val="004B4B0F"/>
    <w:rsid w:val="004D33C5"/>
    <w:rsid w:val="004D45D7"/>
    <w:rsid w:val="004D7267"/>
    <w:rsid w:val="004E383E"/>
    <w:rsid w:val="004E552D"/>
    <w:rsid w:val="004F5534"/>
    <w:rsid w:val="00500ADF"/>
    <w:rsid w:val="00505A78"/>
    <w:rsid w:val="00516213"/>
    <w:rsid w:val="00525B8B"/>
    <w:rsid w:val="0052604D"/>
    <w:rsid w:val="00530E29"/>
    <w:rsid w:val="00534CE3"/>
    <w:rsid w:val="00537214"/>
    <w:rsid w:val="00541A8D"/>
    <w:rsid w:val="00553030"/>
    <w:rsid w:val="00554DFE"/>
    <w:rsid w:val="0056198A"/>
    <w:rsid w:val="00576D5D"/>
    <w:rsid w:val="0058307D"/>
    <w:rsid w:val="005840FB"/>
    <w:rsid w:val="00591E65"/>
    <w:rsid w:val="005971F9"/>
    <w:rsid w:val="005A429C"/>
    <w:rsid w:val="005A49D7"/>
    <w:rsid w:val="005D61C9"/>
    <w:rsid w:val="005D6E80"/>
    <w:rsid w:val="005E2400"/>
    <w:rsid w:val="005F049E"/>
    <w:rsid w:val="005F3452"/>
    <w:rsid w:val="0060408B"/>
    <w:rsid w:val="00604172"/>
    <w:rsid w:val="006172C2"/>
    <w:rsid w:val="00633631"/>
    <w:rsid w:val="00634A3E"/>
    <w:rsid w:val="00635DB7"/>
    <w:rsid w:val="00637651"/>
    <w:rsid w:val="00652524"/>
    <w:rsid w:val="00654B98"/>
    <w:rsid w:val="00656116"/>
    <w:rsid w:val="00675AC5"/>
    <w:rsid w:val="00676448"/>
    <w:rsid w:val="00680F7F"/>
    <w:rsid w:val="006922EE"/>
    <w:rsid w:val="006A0AA6"/>
    <w:rsid w:val="006A6892"/>
    <w:rsid w:val="006B5CD3"/>
    <w:rsid w:val="006C27C8"/>
    <w:rsid w:val="006C536F"/>
    <w:rsid w:val="006C6C1B"/>
    <w:rsid w:val="006D0B19"/>
    <w:rsid w:val="006D43BB"/>
    <w:rsid w:val="006D4C74"/>
    <w:rsid w:val="006D56A3"/>
    <w:rsid w:val="006E431F"/>
    <w:rsid w:val="006F0066"/>
    <w:rsid w:val="00702FC4"/>
    <w:rsid w:val="00707413"/>
    <w:rsid w:val="00712BB7"/>
    <w:rsid w:val="0071434B"/>
    <w:rsid w:val="00715D04"/>
    <w:rsid w:val="00721449"/>
    <w:rsid w:val="007250BC"/>
    <w:rsid w:val="00735900"/>
    <w:rsid w:val="00736061"/>
    <w:rsid w:val="00747404"/>
    <w:rsid w:val="00751A02"/>
    <w:rsid w:val="00766821"/>
    <w:rsid w:val="007700EB"/>
    <w:rsid w:val="0077103A"/>
    <w:rsid w:val="00771380"/>
    <w:rsid w:val="007729A0"/>
    <w:rsid w:val="00781C51"/>
    <w:rsid w:val="00785448"/>
    <w:rsid w:val="00790981"/>
    <w:rsid w:val="007B2E1D"/>
    <w:rsid w:val="007B33A1"/>
    <w:rsid w:val="007C02ED"/>
    <w:rsid w:val="007C321B"/>
    <w:rsid w:val="007E13F1"/>
    <w:rsid w:val="007E4A15"/>
    <w:rsid w:val="007E7BFD"/>
    <w:rsid w:val="00801282"/>
    <w:rsid w:val="00803BD3"/>
    <w:rsid w:val="00811C9F"/>
    <w:rsid w:val="008146E3"/>
    <w:rsid w:val="00820355"/>
    <w:rsid w:val="00823826"/>
    <w:rsid w:val="00831F9D"/>
    <w:rsid w:val="00832951"/>
    <w:rsid w:val="00837348"/>
    <w:rsid w:val="008476DA"/>
    <w:rsid w:val="00847F38"/>
    <w:rsid w:val="008662D3"/>
    <w:rsid w:val="00866528"/>
    <w:rsid w:val="00881040"/>
    <w:rsid w:val="00881505"/>
    <w:rsid w:val="0088299F"/>
    <w:rsid w:val="00890D34"/>
    <w:rsid w:val="008A00E5"/>
    <w:rsid w:val="008A30AA"/>
    <w:rsid w:val="008C16A9"/>
    <w:rsid w:val="008C322C"/>
    <w:rsid w:val="008D4547"/>
    <w:rsid w:val="008D67FA"/>
    <w:rsid w:val="008E0B4A"/>
    <w:rsid w:val="008E5126"/>
    <w:rsid w:val="008E6222"/>
    <w:rsid w:val="008F15B1"/>
    <w:rsid w:val="00902BCB"/>
    <w:rsid w:val="00916431"/>
    <w:rsid w:val="009259B7"/>
    <w:rsid w:val="00940B4E"/>
    <w:rsid w:val="00943E72"/>
    <w:rsid w:val="00952DA2"/>
    <w:rsid w:val="00963116"/>
    <w:rsid w:val="009729CC"/>
    <w:rsid w:val="00985155"/>
    <w:rsid w:val="009908C7"/>
    <w:rsid w:val="009A017B"/>
    <w:rsid w:val="009A65AE"/>
    <w:rsid w:val="009B28EA"/>
    <w:rsid w:val="009D2A8E"/>
    <w:rsid w:val="009E00E7"/>
    <w:rsid w:val="009E1A87"/>
    <w:rsid w:val="009E401A"/>
    <w:rsid w:val="009E480A"/>
    <w:rsid w:val="009E4CC8"/>
    <w:rsid w:val="009E54FA"/>
    <w:rsid w:val="009E5F82"/>
    <w:rsid w:val="009E74E3"/>
    <w:rsid w:val="009F0779"/>
    <w:rsid w:val="00A143E6"/>
    <w:rsid w:val="00A41859"/>
    <w:rsid w:val="00A53864"/>
    <w:rsid w:val="00A53A89"/>
    <w:rsid w:val="00A6375A"/>
    <w:rsid w:val="00A744BE"/>
    <w:rsid w:val="00A830B9"/>
    <w:rsid w:val="00A84157"/>
    <w:rsid w:val="00A84D5A"/>
    <w:rsid w:val="00A854D6"/>
    <w:rsid w:val="00A92CF2"/>
    <w:rsid w:val="00A97B73"/>
    <w:rsid w:val="00AA09DA"/>
    <w:rsid w:val="00AC51A6"/>
    <w:rsid w:val="00AD4E94"/>
    <w:rsid w:val="00AD6635"/>
    <w:rsid w:val="00AD7AAA"/>
    <w:rsid w:val="00AD7CBE"/>
    <w:rsid w:val="00AE2923"/>
    <w:rsid w:val="00AF325C"/>
    <w:rsid w:val="00AF3CD8"/>
    <w:rsid w:val="00AF53FA"/>
    <w:rsid w:val="00AF693D"/>
    <w:rsid w:val="00B01CA7"/>
    <w:rsid w:val="00B20AF8"/>
    <w:rsid w:val="00B20F9C"/>
    <w:rsid w:val="00B313AD"/>
    <w:rsid w:val="00B36AE3"/>
    <w:rsid w:val="00B44807"/>
    <w:rsid w:val="00B47E7D"/>
    <w:rsid w:val="00B568B2"/>
    <w:rsid w:val="00B70215"/>
    <w:rsid w:val="00B74BDC"/>
    <w:rsid w:val="00BA071C"/>
    <w:rsid w:val="00BA6706"/>
    <w:rsid w:val="00BB13A2"/>
    <w:rsid w:val="00BC3AC9"/>
    <w:rsid w:val="00BC7533"/>
    <w:rsid w:val="00BC7604"/>
    <w:rsid w:val="00BD1B04"/>
    <w:rsid w:val="00BD2E25"/>
    <w:rsid w:val="00BD3169"/>
    <w:rsid w:val="00BD4F85"/>
    <w:rsid w:val="00BD539D"/>
    <w:rsid w:val="00BE5CAC"/>
    <w:rsid w:val="00C02A4C"/>
    <w:rsid w:val="00C268A5"/>
    <w:rsid w:val="00C36A3E"/>
    <w:rsid w:val="00C41CE1"/>
    <w:rsid w:val="00C41DC2"/>
    <w:rsid w:val="00C42562"/>
    <w:rsid w:val="00C442E7"/>
    <w:rsid w:val="00C52665"/>
    <w:rsid w:val="00C5584D"/>
    <w:rsid w:val="00C55E50"/>
    <w:rsid w:val="00C578EF"/>
    <w:rsid w:val="00C651D9"/>
    <w:rsid w:val="00C71422"/>
    <w:rsid w:val="00C73F6B"/>
    <w:rsid w:val="00C80FDF"/>
    <w:rsid w:val="00C91146"/>
    <w:rsid w:val="00C94B78"/>
    <w:rsid w:val="00CA0B74"/>
    <w:rsid w:val="00CA419E"/>
    <w:rsid w:val="00CA5B27"/>
    <w:rsid w:val="00CA683A"/>
    <w:rsid w:val="00CB0F2B"/>
    <w:rsid w:val="00CB2855"/>
    <w:rsid w:val="00CB54CD"/>
    <w:rsid w:val="00CB5E52"/>
    <w:rsid w:val="00CB7FDA"/>
    <w:rsid w:val="00CC3227"/>
    <w:rsid w:val="00CD00DA"/>
    <w:rsid w:val="00CD00F7"/>
    <w:rsid w:val="00CD33D2"/>
    <w:rsid w:val="00CE0BC9"/>
    <w:rsid w:val="00CE164B"/>
    <w:rsid w:val="00CE5EBA"/>
    <w:rsid w:val="00CE7C83"/>
    <w:rsid w:val="00D07F8B"/>
    <w:rsid w:val="00D15CB7"/>
    <w:rsid w:val="00D233AA"/>
    <w:rsid w:val="00D23B42"/>
    <w:rsid w:val="00D32034"/>
    <w:rsid w:val="00D420F7"/>
    <w:rsid w:val="00D50CF8"/>
    <w:rsid w:val="00D521AE"/>
    <w:rsid w:val="00D57333"/>
    <w:rsid w:val="00D61B24"/>
    <w:rsid w:val="00D64DB8"/>
    <w:rsid w:val="00D81A97"/>
    <w:rsid w:val="00D974CB"/>
    <w:rsid w:val="00DA3A8F"/>
    <w:rsid w:val="00DA47A7"/>
    <w:rsid w:val="00E02FA0"/>
    <w:rsid w:val="00E058EB"/>
    <w:rsid w:val="00E17F9C"/>
    <w:rsid w:val="00E20CED"/>
    <w:rsid w:val="00E20F8B"/>
    <w:rsid w:val="00E23292"/>
    <w:rsid w:val="00E34D46"/>
    <w:rsid w:val="00E362EE"/>
    <w:rsid w:val="00E551B1"/>
    <w:rsid w:val="00E57D9D"/>
    <w:rsid w:val="00E63048"/>
    <w:rsid w:val="00E651D7"/>
    <w:rsid w:val="00E67334"/>
    <w:rsid w:val="00E74B38"/>
    <w:rsid w:val="00E91FB6"/>
    <w:rsid w:val="00E949B4"/>
    <w:rsid w:val="00EA052D"/>
    <w:rsid w:val="00EA390A"/>
    <w:rsid w:val="00EB761F"/>
    <w:rsid w:val="00EC3282"/>
    <w:rsid w:val="00EC3C6E"/>
    <w:rsid w:val="00EC3FF3"/>
    <w:rsid w:val="00EC6AC8"/>
    <w:rsid w:val="00EE09B0"/>
    <w:rsid w:val="00EE7946"/>
    <w:rsid w:val="00F01336"/>
    <w:rsid w:val="00F01A1E"/>
    <w:rsid w:val="00F15686"/>
    <w:rsid w:val="00F22807"/>
    <w:rsid w:val="00F2535F"/>
    <w:rsid w:val="00F277B4"/>
    <w:rsid w:val="00F27802"/>
    <w:rsid w:val="00F45931"/>
    <w:rsid w:val="00F5437A"/>
    <w:rsid w:val="00F547B3"/>
    <w:rsid w:val="00F659E3"/>
    <w:rsid w:val="00F74DEC"/>
    <w:rsid w:val="00F869C0"/>
    <w:rsid w:val="00F87862"/>
    <w:rsid w:val="00F9425F"/>
    <w:rsid w:val="00F96C16"/>
    <w:rsid w:val="00F96D20"/>
    <w:rsid w:val="00FA0950"/>
    <w:rsid w:val="00FA292E"/>
    <w:rsid w:val="00FB27A8"/>
    <w:rsid w:val="00FB3870"/>
    <w:rsid w:val="00FC0F42"/>
    <w:rsid w:val="00FC5825"/>
    <w:rsid w:val="00FC738F"/>
    <w:rsid w:val="00FC7831"/>
    <w:rsid w:val="00FD76E3"/>
    <w:rsid w:val="00FD7CD5"/>
    <w:rsid w:val="00FE390E"/>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96E42FB0-7DA2-4E47-9D36-06C5EA1B0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CA7"/>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2"/>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3"/>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2"/>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Calibri" w:eastAsiaTheme="majorEastAsia" w:hAnsi="Calibr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commentsExtended" Target="commentsExtended.xml"/><Relationship Id="rId18" Type="http://schemas.openxmlformats.org/officeDocument/2006/relationships/hyperlink" Target="https://www.sciencedirect.com/topics/medicine-and-dentistry/second-trimester-pregnancy" TargetMode="External"/><Relationship Id="rId26"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2.png"/><Relationship Id="rId12" Type="http://schemas.openxmlformats.org/officeDocument/2006/relationships/comments" Target="comments.xml"/><Relationship Id="rId17" Type="http://schemas.openxmlformats.org/officeDocument/2006/relationships/hyperlink" Target="https://www.sciencedirect.com/topics/medicine-and-dentistry/third-trimester-pregnancy" TargetMode="External"/><Relationship Id="rId25"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hyperlink" Target="https://jamanetwork.com/journals/jama/fullarticle/1930822"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journals.lww.com/stdjournal/fulltext/2024/01000/the_tenacious_treponema__a_retrospective.1.aspx" TargetMode="External"/><Relationship Id="rId5" Type="http://schemas.openxmlformats.org/officeDocument/2006/relationships/hyperlink" Target="https://journals.lww.com/stdjournal/fulltext/1996/01000/syphilis_control__the_historic_context_and.13.aspx" TargetMode="Externa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hyperlink" Target="https://www.marchofdimes.org/peristats/data?reg=99&amp;top=7&amp;stop=72&amp;lev=1&amp;slev=1&amp;obj=1" TargetMode="External"/><Relationship Id="rId10" Type="http://schemas.openxmlformats.org/officeDocument/2006/relationships/image" Target="media/image5.png"/><Relationship Id="rId19" Type="http://schemas.openxmlformats.org/officeDocument/2006/relationships/hyperlink" Target="https://www.sciencedirect.com/topics/medicine-and-dentistry/first-trimester-pregnancy"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pmc.ncbi.nlm.nih.gov/articles/PMC6785738/" TargetMode="External"/><Relationship Id="rId27" Type="http://schemas.openxmlformats.org/officeDocument/2006/relationships/hyperlink" Target="https://www" TargetMode="Externa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435</TotalTime>
  <Pages>1</Pages>
  <Words>12400</Words>
  <Characters>70682</Characters>
  <Application>Microsoft Office Word</Application>
  <DocSecurity>4</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17</CharactersWithSpaces>
  <SharedDoc>false</SharedDoc>
  <HLinks>
    <vt:vector size="78" baseType="variant">
      <vt:variant>
        <vt:i4>2293814</vt:i4>
      </vt:variant>
      <vt:variant>
        <vt:i4>206</vt:i4>
      </vt:variant>
      <vt:variant>
        <vt:i4>0</vt:i4>
      </vt:variant>
      <vt:variant>
        <vt:i4>5</vt:i4>
      </vt:variant>
      <vt:variant>
        <vt:lpwstr>https://www.marchofdimes.org/peristats/data?reg=99&amp;top=7&amp;stop=72&amp;lev=1&amp;slev=1&amp;obj=1</vt:lpwstr>
      </vt:variant>
      <vt:variant>
        <vt:lpwstr/>
      </vt:variant>
      <vt:variant>
        <vt:i4>4784192</vt:i4>
      </vt:variant>
      <vt:variant>
        <vt:i4>203</vt:i4>
      </vt:variant>
      <vt:variant>
        <vt:i4>0</vt:i4>
      </vt:variant>
      <vt:variant>
        <vt:i4>5</vt:i4>
      </vt:variant>
      <vt:variant>
        <vt:lpwstr>https://www/</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5</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2</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6</vt:i4>
      </vt:variant>
      <vt:variant>
        <vt:i4>0</vt:i4>
      </vt:variant>
      <vt:variant>
        <vt:i4>5</vt:i4>
      </vt:variant>
      <vt:variant>
        <vt:lpwstr>https://pmc.ncbi.nlm.nih.gov/articles/PMC6785738/</vt:lpwstr>
      </vt:variant>
      <vt:variant>
        <vt:lpwstr/>
      </vt:variant>
      <vt:variant>
        <vt:i4>1179663</vt:i4>
      </vt:variant>
      <vt:variant>
        <vt:i4>171</vt:i4>
      </vt:variant>
      <vt:variant>
        <vt:i4>0</vt:i4>
      </vt:variant>
      <vt:variant>
        <vt:i4>5</vt:i4>
      </vt:variant>
      <vt:variant>
        <vt:lpwstr>https://www.sciencedirect.com/topics/medicine-and-dentistry/first-trimester-pregnancy</vt:lpwstr>
      </vt:variant>
      <vt:variant>
        <vt:lpwstr/>
      </vt:variant>
      <vt:variant>
        <vt:i4>6946916</vt:i4>
      </vt:variant>
      <vt:variant>
        <vt:i4>168</vt:i4>
      </vt:variant>
      <vt:variant>
        <vt:i4>0</vt:i4>
      </vt:variant>
      <vt:variant>
        <vt:i4>5</vt:i4>
      </vt:variant>
      <vt:variant>
        <vt:lpwstr>https://www.sciencedirect.com/topics/medicine-and-dentistry/second-trimester-pregnancy</vt:lpwstr>
      </vt:variant>
      <vt:variant>
        <vt:lpwstr/>
      </vt:variant>
      <vt:variant>
        <vt:i4>1179670</vt:i4>
      </vt:variant>
      <vt:variant>
        <vt:i4>165</vt:i4>
      </vt:variant>
      <vt:variant>
        <vt:i4>0</vt:i4>
      </vt:variant>
      <vt:variant>
        <vt:i4>5</vt:i4>
      </vt:variant>
      <vt:variant>
        <vt:lpwstr>https://www.sciencedirect.com/topics/medicine-and-dentistry/third-trimester-pregnancy</vt:lpwstr>
      </vt:variant>
      <vt:variant>
        <vt:lpwstr/>
      </vt:variant>
      <vt:variant>
        <vt:i4>4325446</vt:i4>
      </vt:variant>
      <vt:variant>
        <vt:i4>153</vt:i4>
      </vt:variant>
      <vt:variant>
        <vt:i4>0</vt:i4>
      </vt:variant>
      <vt:variant>
        <vt:i4>5</vt:i4>
      </vt:variant>
      <vt:variant>
        <vt:lpwstr>https://jamanetwork.com/journals/jama/fullarticle/1930822</vt:lpwstr>
      </vt:variant>
      <vt:variant>
        <vt:lpwstr/>
      </vt:variant>
      <vt:variant>
        <vt:i4>3801199</vt:i4>
      </vt:variant>
      <vt:variant>
        <vt:i4>52</vt:i4>
      </vt:variant>
      <vt:variant>
        <vt:i4>0</vt:i4>
      </vt:variant>
      <vt:variant>
        <vt:i4>5</vt:i4>
      </vt:variant>
      <vt:variant>
        <vt:lpwstr>https://journals.lww.com/stdjournal/fulltext/1996/01000/syphilis_control__the_historic_context_and.13.aspx</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77</cp:revision>
  <dcterms:created xsi:type="dcterms:W3CDTF">2025-01-15T18:08:00Z</dcterms:created>
  <dcterms:modified xsi:type="dcterms:W3CDTF">2025-02-28T18:23:00Z</dcterms:modified>
</cp:coreProperties>
</file>